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37EF49A" w14:textId="5828EBE6" w:rsidR="007B0E00" w:rsidRPr="00E56AE1" w:rsidRDefault="007B0E00" w:rsidP="007B0E00">
      <w:pPr>
        <w:jc w:val="center"/>
        <w:rPr>
          <w:rFonts w:ascii="Times New Roman" w:hAnsi="Times New Roman" w:cs="Times New Roman"/>
          <w:b/>
          <w:bCs/>
          <w:sz w:val="32"/>
          <w:szCs w:val="32"/>
          <w:u w:val="single"/>
          <w:lang w:val="en-US"/>
        </w:rPr>
      </w:pPr>
      <w:bookmarkStart w:id="0" w:name="_Hlk186987901"/>
      <w:r w:rsidRPr="00E56AE1">
        <w:rPr>
          <w:rFonts w:ascii="Times New Roman" w:hAnsi="Times New Roman" w:cs="Times New Roman"/>
          <w:b/>
          <w:bCs/>
          <w:sz w:val="32"/>
          <w:szCs w:val="32"/>
          <w:u w:val="single"/>
          <w:lang w:val="en-US"/>
        </w:rPr>
        <w:t>Supplementary Information</w:t>
      </w:r>
    </w:p>
    <w:p w14:paraId="64F8E2C8" w14:textId="4B61D6EC" w:rsidR="005A326E" w:rsidRPr="005164FA" w:rsidRDefault="005A326E" w:rsidP="005A326E">
      <w:pPr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  <w:r w:rsidRPr="005164FA">
        <w:rPr>
          <w:rFonts w:ascii="Times New Roman" w:hAnsi="Times New Roman" w:cs="Times New Roman"/>
          <w:b/>
          <w:bCs/>
          <w:sz w:val="32"/>
          <w:szCs w:val="32"/>
          <w:lang w:val="en-US"/>
        </w:rPr>
        <w:t>Semi-analytical modeling and simulation of human red blood cell membrane deformation under non-linear strain</w:t>
      </w:r>
    </w:p>
    <w:p w14:paraId="3B210406" w14:textId="322274EE" w:rsidR="005A326E" w:rsidRPr="005164FA" w:rsidRDefault="005A326E" w:rsidP="005A326E">
      <w:pPr>
        <w:rPr>
          <w:rFonts w:ascii="Times New Roman" w:hAnsi="Times New Roman" w:cs="Times New Roman"/>
          <w:b/>
          <w:bCs/>
          <w:sz w:val="24"/>
          <w:szCs w:val="24"/>
          <w:vertAlign w:val="superscript"/>
          <w:lang w:val="en-US"/>
        </w:rPr>
      </w:pPr>
      <w:r w:rsidRPr="005164FA">
        <w:rPr>
          <w:rFonts w:ascii="Times New Roman" w:hAnsi="Times New Roman" w:cs="Times New Roman"/>
          <w:b/>
          <w:bCs/>
          <w:sz w:val="24"/>
          <w:szCs w:val="24"/>
          <w:lang w:val="en-US"/>
        </w:rPr>
        <w:t>Gaurav D. Bhabhor</w:t>
      </w:r>
      <w:r w:rsidR="00E82C40" w:rsidRPr="00E82C40">
        <w:rPr>
          <w:rFonts w:ascii="Times New Roman" w:hAnsi="Times New Roman" w:cs="Times New Roman"/>
          <w:b/>
          <w:bCs/>
          <w:sz w:val="24"/>
          <w:szCs w:val="24"/>
          <w:vertAlign w:val="superscript"/>
          <w:lang w:val="en-US"/>
        </w:rPr>
        <w:t>1</w:t>
      </w:r>
      <w:r w:rsidR="00E82C40">
        <w:rPr>
          <w:rFonts w:ascii="Times New Roman" w:hAnsi="Times New Roman" w:cs="Times New Roman"/>
          <w:b/>
          <w:bCs/>
          <w:sz w:val="24"/>
          <w:szCs w:val="24"/>
          <w:vertAlign w:val="superscript"/>
          <w:lang w:val="en-US"/>
        </w:rPr>
        <w:t>,</w:t>
      </w:r>
      <w:r w:rsidRPr="00AB3DFF">
        <w:rPr>
          <w:rStyle w:val="FootnoteReference"/>
          <w:rFonts w:ascii="Times New Roman" w:hAnsi="Times New Roman" w:cs="Times New Roman"/>
          <w:b/>
          <w:bCs/>
        </w:rPr>
        <w:footnoteReference w:id="1"/>
      </w:r>
      <w:r w:rsidRPr="005164FA">
        <w:rPr>
          <w:rFonts w:ascii="Times New Roman" w:hAnsi="Times New Roman" w:cs="Times New Roman"/>
          <w:b/>
          <w:bCs/>
          <w:sz w:val="24"/>
          <w:szCs w:val="24"/>
          <w:lang w:val="en-US"/>
        </w:rPr>
        <w:t>, Rishabh Bhatt</w:t>
      </w:r>
      <w:r w:rsidRPr="005164FA">
        <w:rPr>
          <w:rFonts w:ascii="Times New Roman" w:hAnsi="Times New Roman" w:cs="Times New Roman"/>
          <w:b/>
          <w:bCs/>
          <w:sz w:val="24"/>
          <w:szCs w:val="24"/>
          <w:vertAlign w:val="superscript"/>
          <w:lang w:val="en-US"/>
        </w:rPr>
        <w:t>2</w:t>
      </w:r>
      <w:r w:rsidRPr="005164FA">
        <w:rPr>
          <w:rFonts w:ascii="Times New Roman" w:hAnsi="Times New Roman" w:cs="Times New Roman"/>
          <w:b/>
          <w:bCs/>
          <w:sz w:val="24"/>
          <w:szCs w:val="24"/>
          <w:lang w:val="en-US"/>
        </w:rPr>
        <w:t>, Arun Anand</w:t>
      </w:r>
      <w:r w:rsidRPr="005164FA">
        <w:rPr>
          <w:rFonts w:ascii="Times New Roman" w:hAnsi="Times New Roman" w:cs="Times New Roman"/>
          <w:b/>
          <w:bCs/>
          <w:sz w:val="24"/>
          <w:szCs w:val="24"/>
          <w:vertAlign w:val="superscript"/>
          <w:lang w:val="en-US"/>
        </w:rPr>
        <w:t>2</w:t>
      </w:r>
      <w:r w:rsidRPr="005164F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and Kirit N. Lad</w:t>
      </w:r>
      <w:r w:rsidR="00E82C40">
        <w:rPr>
          <w:rFonts w:ascii="Times New Roman" w:hAnsi="Times New Roman" w:cs="Times New Roman"/>
          <w:b/>
          <w:bCs/>
          <w:sz w:val="24"/>
          <w:szCs w:val="24"/>
          <w:vertAlign w:val="superscript"/>
          <w:lang w:val="en-US"/>
        </w:rPr>
        <w:t>2,</w:t>
      </w:r>
      <w:r w:rsidR="00E82C40">
        <w:rPr>
          <w:rStyle w:val="FootnoteReference"/>
          <w:rFonts w:ascii="Times New Roman" w:hAnsi="Times New Roman" w:cs="Times New Roman"/>
          <w:b/>
          <w:bCs/>
          <w:sz w:val="24"/>
          <w:szCs w:val="24"/>
          <w:lang w:val="en-US"/>
        </w:rPr>
        <w:footnoteReference w:id="2"/>
      </w:r>
    </w:p>
    <w:p w14:paraId="7CA42D32" w14:textId="77777777" w:rsidR="005A326E" w:rsidRPr="005164FA" w:rsidRDefault="005A326E" w:rsidP="006D2694">
      <w:pPr>
        <w:pStyle w:val="NoSpacing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164F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1 </w:t>
      </w:r>
      <w:r w:rsidRPr="005164FA">
        <w:rPr>
          <w:rFonts w:ascii="Times New Roman" w:hAnsi="Times New Roman" w:cs="Times New Roman"/>
          <w:sz w:val="24"/>
          <w:szCs w:val="24"/>
          <w:lang w:val="en-US"/>
        </w:rPr>
        <w:t>Department of Physics</w:t>
      </w:r>
      <w:r w:rsidRPr="005164FA">
        <w:rPr>
          <w:rFonts w:ascii="Times New Roman" w:hAnsi="Times New Roman" w:cs="Times New Roman"/>
          <w:sz w:val="24"/>
          <w:szCs w:val="24"/>
        </w:rPr>
        <w:t xml:space="preserve">, </w:t>
      </w:r>
      <w:r w:rsidRPr="005164FA">
        <w:rPr>
          <w:rFonts w:ascii="Times New Roman" w:hAnsi="Times New Roman" w:cs="Times New Roman"/>
          <w:sz w:val="24"/>
          <w:szCs w:val="24"/>
          <w:lang w:val="en-US"/>
        </w:rPr>
        <w:t xml:space="preserve">Arts, Science &amp; R.A. Patel Commerce College, Bhadran-388 530,    </w:t>
      </w:r>
    </w:p>
    <w:p w14:paraId="4166E142" w14:textId="77777777" w:rsidR="005A326E" w:rsidRPr="005164FA" w:rsidRDefault="005A326E" w:rsidP="006D2694">
      <w:pPr>
        <w:pStyle w:val="NoSpacing"/>
        <w:jc w:val="both"/>
        <w:rPr>
          <w:rFonts w:ascii="Times New Roman" w:hAnsi="Times New Roman" w:cs="Times New Roman"/>
          <w:sz w:val="24"/>
          <w:szCs w:val="24"/>
        </w:rPr>
      </w:pPr>
      <w:r w:rsidRPr="005164FA">
        <w:rPr>
          <w:rFonts w:ascii="Times New Roman" w:hAnsi="Times New Roman" w:cs="Times New Roman"/>
          <w:sz w:val="24"/>
          <w:szCs w:val="24"/>
          <w:lang w:val="en-US"/>
        </w:rPr>
        <w:t xml:space="preserve">  Anand, Gujarat, India.</w:t>
      </w:r>
    </w:p>
    <w:p w14:paraId="22DC71D4" w14:textId="77777777" w:rsidR="005A326E" w:rsidRPr="005164FA" w:rsidRDefault="005A326E" w:rsidP="006D2694">
      <w:pPr>
        <w:pStyle w:val="NoSpacing"/>
        <w:jc w:val="both"/>
        <w:rPr>
          <w:rFonts w:ascii="Times New Roman" w:hAnsi="Times New Roman" w:cs="Times New Roman"/>
          <w:lang w:val="en-US"/>
        </w:rPr>
      </w:pPr>
      <w:r w:rsidRPr="005164FA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Pr="005164FA">
        <w:rPr>
          <w:rFonts w:ascii="Times New Roman" w:hAnsi="Times New Roman" w:cs="Times New Roman"/>
          <w:sz w:val="24"/>
          <w:szCs w:val="24"/>
        </w:rPr>
        <w:t>Department of Physics, Sardar Patel University, Vallabh Vidyanagar 388120, Gujarat, India.</w:t>
      </w:r>
    </w:p>
    <w:bookmarkEnd w:id="0"/>
    <w:p w14:paraId="64201F06" w14:textId="77777777" w:rsidR="00A71DD6" w:rsidRPr="005164FA" w:rsidRDefault="00A71DD6" w:rsidP="00A71DD6">
      <w:pPr>
        <w:rPr>
          <w:rFonts w:ascii="Times New Roman" w:hAnsi="Times New Roman" w:cs="Times New Roman"/>
        </w:rPr>
      </w:pPr>
    </w:p>
    <w:p w14:paraId="4C31D762" w14:textId="7092C75E" w:rsidR="00D23E89" w:rsidRDefault="00D23E89" w:rsidP="00035295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93DA6B9" w14:textId="051DA812" w:rsidR="00BC3E24" w:rsidRPr="00BC3E24" w:rsidRDefault="00BC3E24" w:rsidP="00BC3E24">
      <w:pPr>
        <w:pStyle w:val="ListParagraph"/>
        <w:numPr>
          <w:ilvl w:val="0"/>
          <w:numId w:val="14"/>
        </w:num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Mathematical Formulation to compute the Gaussian Curvature and the Mean Curvature</w:t>
      </w:r>
    </w:p>
    <w:p w14:paraId="67CD31ED" w14:textId="4529FA27" w:rsidR="004431B6" w:rsidRDefault="00477C5D" w:rsidP="005713E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fferential geometry can be used to analyse and compute the curvature bending energy of a red blood cell</w:t>
      </w:r>
      <w:r w:rsidR="00941EEE">
        <w:rPr>
          <w:rFonts w:ascii="Times New Roman" w:hAnsi="Times New Roman" w:cs="Times New Roman"/>
          <w:sz w:val="24"/>
          <w:szCs w:val="24"/>
        </w:rPr>
        <w:t xml:space="preserve"> (RBC)</w:t>
      </w:r>
      <w:r>
        <w:rPr>
          <w:rFonts w:ascii="Times New Roman" w:hAnsi="Times New Roman" w:cs="Times New Roman"/>
          <w:sz w:val="24"/>
          <w:szCs w:val="24"/>
        </w:rPr>
        <w:t xml:space="preserve"> surface</w:t>
      </w:r>
      <w:r w:rsidR="00A95418">
        <w:rPr>
          <w:rFonts w:ascii="Times New Roman" w:hAnsi="Times New Roman" w:cs="Times New Roman"/>
          <w:sz w:val="24"/>
          <w:szCs w:val="24"/>
        </w:rPr>
        <w:t xml:space="preserve">. </w:t>
      </w:r>
      <w:r w:rsidR="00A95418" w:rsidRPr="005164FA">
        <w:rPr>
          <w:rFonts w:ascii="Times New Roman" w:hAnsi="Times New Roman" w:cs="Times New Roman"/>
          <w:sz w:val="24"/>
          <w:szCs w:val="24"/>
        </w:rPr>
        <w:t>Four primary curvature descriptors are usually used in 3D differential geometry: Gaussian curvature (</w:t>
      </w:r>
      <w:r w:rsidR="00A95418" w:rsidRPr="005164FA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A95418" w:rsidRPr="005164FA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G</w:t>
      </w:r>
      <w:r w:rsidR="00A95418" w:rsidRPr="005164FA">
        <w:rPr>
          <w:rFonts w:ascii="Times New Roman" w:hAnsi="Times New Roman" w:cs="Times New Roman"/>
          <w:sz w:val="24"/>
          <w:szCs w:val="24"/>
        </w:rPr>
        <w:t>), mean curvature (</w:t>
      </w:r>
      <w:r w:rsidR="00A95418" w:rsidRPr="005164FA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A95418" w:rsidRPr="005164FA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M</w:t>
      </w:r>
      <w:r w:rsidR="00A95418" w:rsidRPr="005164FA">
        <w:rPr>
          <w:rFonts w:ascii="Times New Roman" w:hAnsi="Times New Roman" w:cs="Times New Roman"/>
          <w:sz w:val="24"/>
          <w:szCs w:val="24"/>
        </w:rPr>
        <w:t>), maximum principal curvature (</w:t>
      </w:r>
      <w:r w:rsidR="00A95418" w:rsidRPr="005164FA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A95418" w:rsidRPr="005164FA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1</w:t>
      </w:r>
      <w:r w:rsidR="00A95418" w:rsidRPr="005164FA">
        <w:rPr>
          <w:rFonts w:ascii="Times New Roman" w:hAnsi="Times New Roman" w:cs="Times New Roman"/>
          <w:sz w:val="24"/>
          <w:szCs w:val="24"/>
        </w:rPr>
        <w:t>), and minimum principal curvature (</w:t>
      </w:r>
      <w:r w:rsidR="00A95418" w:rsidRPr="005164FA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A95418" w:rsidRPr="005164FA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2</w:t>
      </w:r>
      <w:r w:rsidR="00A95418" w:rsidRPr="005164FA">
        <w:rPr>
          <w:rFonts w:ascii="Times New Roman" w:hAnsi="Times New Roman" w:cs="Times New Roman"/>
          <w:sz w:val="24"/>
          <w:szCs w:val="24"/>
        </w:rPr>
        <w:t>)</w:t>
      </w:r>
      <w:r w:rsidR="000959B7">
        <w:rPr>
          <w:rFonts w:ascii="Times New Roman" w:hAnsi="Times New Roman" w:cs="Times New Roman"/>
          <w:sz w:val="24"/>
          <w:szCs w:val="24"/>
        </w:rPr>
        <w:t xml:space="preserve"> </w:t>
      </w:r>
      <w:r w:rsidR="000959B7">
        <w:rPr>
          <w:rFonts w:ascii="Times New Roman" w:hAnsi="Times New Roman" w:cs="Times New Roman"/>
          <w:sz w:val="24"/>
          <w:szCs w:val="24"/>
        </w:rPr>
        <w:fldChar w:fldCharType="begin"/>
      </w:r>
      <w:r w:rsidR="000959B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90ctJIgF","properties":{"formattedCitation":"[1]","plainCitation":"[1]","noteIndex":0},"citationItems":[{"id":646,"uris":["http://zotero.org/users/17151952/items/56LYPX5J"],"itemData":{"id":646,"type":"book","ISBN":"978-1-315-27603-8","note":"DOI: 10.1201/9781315276038","publisher":"Chapman and Hall/CRC","source":"DOI.org (Crossref)","title":"Modern Differential Geometry of Curves and Surfaces with Mathematica, Third Edition","URL":"https://www.taylorfrancis.com/books/9781315276038","accessed":{"date-parts":[["2025",10,17]]},"issued":{"date-parts":[["2017",9,6]]}}}],"schema":"https://github.com/citation-style-language/schema/raw/master/csl-citation.json"} </w:instrText>
      </w:r>
      <w:r w:rsidR="000959B7">
        <w:rPr>
          <w:rFonts w:ascii="Times New Roman" w:hAnsi="Times New Roman" w:cs="Times New Roman"/>
          <w:sz w:val="24"/>
          <w:szCs w:val="24"/>
        </w:rPr>
        <w:fldChar w:fldCharType="separate"/>
      </w:r>
      <w:r w:rsidR="000959B7" w:rsidRPr="000959B7">
        <w:rPr>
          <w:rFonts w:ascii="Times New Roman" w:hAnsi="Times New Roman" w:cs="Times New Roman"/>
          <w:sz w:val="24"/>
        </w:rPr>
        <w:t>[1]</w:t>
      </w:r>
      <w:r w:rsidR="000959B7">
        <w:rPr>
          <w:rFonts w:ascii="Times New Roman" w:hAnsi="Times New Roman" w:cs="Times New Roman"/>
          <w:sz w:val="24"/>
          <w:szCs w:val="24"/>
        </w:rPr>
        <w:fldChar w:fldCharType="end"/>
      </w:r>
      <w:r w:rsidR="00A95418" w:rsidRPr="005164FA">
        <w:rPr>
          <w:rFonts w:ascii="Times New Roman" w:hAnsi="Times New Roman" w:cs="Times New Roman"/>
          <w:sz w:val="24"/>
          <w:szCs w:val="24"/>
        </w:rPr>
        <w:t>. The scheme proposed by Goldman</w:t>
      </w:r>
      <w:r w:rsidR="000959B7">
        <w:rPr>
          <w:rFonts w:ascii="Times New Roman" w:hAnsi="Times New Roman" w:cs="Times New Roman"/>
          <w:sz w:val="24"/>
          <w:szCs w:val="24"/>
        </w:rPr>
        <w:fldChar w:fldCharType="begin"/>
      </w:r>
      <w:r w:rsidR="000959B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i7njvslb","properties":{"formattedCitation":"[2]","plainCitation":"[2]","noteIndex":0},"citationItems":[{"id":647,"uris":["http://zotero.org/users/17151952/items/IL46FQTB"],"itemData":{"id":647,"type":"article-journal","container-title":"Computer Aided Geometric Design","DOI":"10.1016/j.cagd.2005.06.005","ISSN":"01678396","issue":"7","journalAbbreviation":"Computer Aided Geometric Design","language":"en","license":"https://www.elsevier.com/tdm/userlicense/1.0/","page":"632-658","source":"DOI.org (Crossref)","title":"Curvature formulas for implicit curves and surfaces","URL":"https://linkinghub.elsevier.com/retrieve/pii/S0167839605000737","volume":"22","author":[{"family":"Goldman","given":"Ron"}],"accessed":{"date-parts":[["2025",10,17]]},"issued":{"date-parts":[["2005",10]]}}}],"schema":"https://github.com/citation-style-language/schema/raw/master/csl-citation.json"} </w:instrText>
      </w:r>
      <w:r w:rsidR="000959B7">
        <w:rPr>
          <w:rFonts w:ascii="Times New Roman" w:hAnsi="Times New Roman" w:cs="Times New Roman"/>
          <w:sz w:val="24"/>
          <w:szCs w:val="24"/>
        </w:rPr>
        <w:fldChar w:fldCharType="separate"/>
      </w:r>
      <w:r w:rsidR="000959B7" w:rsidRPr="000959B7">
        <w:rPr>
          <w:rFonts w:ascii="Times New Roman" w:hAnsi="Times New Roman" w:cs="Times New Roman"/>
          <w:sz w:val="24"/>
        </w:rPr>
        <w:t>[2]</w:t>
      </w:r>
      <w:r w:rsidR="000959B7">
        <w:rPr>
          <w:rFonts w:ascii="Times New Roman" w:hAnsi="Times New Roman" w:cs="Times New Roman"/>
          <w:sz w:val="24"/>
          <w:szCs w:val="24"/>
        </w:rPr>
        <w:fldChar w:fldCharType="end"/>
      </w:r>
      <w:r w:rsidR="00DD00A1">
        <w:rPr>
          <w:rFonts w:ascii="Times New Roman" w:hAnsi="Times New Roman" w:cs="Times New Roman"/>
          <w:sz w:val="24"/>
          <w:szCs w:val="24"/>
        </w:rPr>
        <w:t xml:space="preserve"> </w:t>
      </w:r>
      <w:r w:rsidR="00A95418" w:rsidRPr="005164FA">
        <w:rPr>
          <w:rFonts w:ascii="Times New Roman" w:hAnsi="Times New Roman" w:cs="Times New Roman"/>
          <w:sz w:val="24"/>
          <w:szCs w:val="24"/>
        </w:rPr>
        <w:t>to compute k</w:t>
      </w:r>
      <w:r w:rsidR="00A95418" w:rsidRPr="005164FA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A95418" w:rsidRPr="005164FA">
        <w:rPr>
          <w:rFonts w:ascii="Times New Roman" w:hAnsi="Times New Roman" w:cs="Times New Roman"/>
          <w:sz w:val="24"/>
          <w:szCs w:val="24"/>
        </w:rPr>
        <w:t>, k</w:t>
      </w:r>
      <w:r w:rsidR="00A95418" w:rsidRPr="005164F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95418" w:rsidRPr="005164FA">
        <w:rPr>
          <w:rFonts w:ascii="Times New Roman" w:hAnsi="Times New Roman" w:cs="Times New Roman"/>
          <w:sz w:val="24"/>
          <w:szCs w:val="24"/>
        </w:rPr>
        <w:t xml:space="preserve"> K</w:t>
      </w:r>
      <w:r w:rsidR="00A95418" w:rsidRPr="005164FA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="00A95418" w:rsidRPr="005164FA">
        <w:rPr>
          <w:rFonts w:ascii="Times New Roman" w:hAnsi="Times New Roman" w:cs="Times New Roman"/>
          <w:sz w:val="24"/>
          <w:szCs w:val="24"/>
        </w:rPr>
        <w:t>, and K</w:t>
      </w:r>
      <w:r w:rsidR="00A95418" w:rsidRPr="005164FA">
        <w:rPr>
          <w:rFonts w:ascii="Times New Roman" w:hAnsi="Times New Roman" w:cs="Times New Roman"/>
          <w:sz w:val="24"/>
          <w:szCs w:val="24"/>
          <w:vertAlign w:val="subscript"/>
        </w:rPr>
        <w:t>G</w:t>
      </w:r>
      <w:r w:rsidR="00A95418" w:rsidRPr="005164FA">
        <w:rPr>
          <w:rFonts w:ascii="Times New Roman" w:hAnsi="Times New Roman" w:cs="Times New Roman"/>
          <w:sz w:val="24"/>
          <w:szCs w:val="24"/>
        </w:rPr>
        <w:t xml:space="preserve"> </w:t>
      </w:r>
      <w:r w:rsidR="00DD00A1" w:rsidRPr="00DD00A1">
        <w:rPr>
          <w:rFonts w:ascii="Times New Roman" w:hAnsi="Times New Roman" w:cs="Times New Roman"/>
          <w:sz w:val="24"/>
          <w:szCs w:val="24"/>
        </w:rPr>
        <w:t>for implicit surfaces</w:t>
      </w:r>
      <w:r w:rsidR="00DD00A1">
        <w:rPr>
          <w:rFonts w:ascii="Times New Roman" w:hAnsi="Times New Roman" w:cs="Times New Roman"/>
          <w:sz w:val="24"/>
          <w:szCs w:val="24"/>
        </w:rPr>
        <w:t xml:space="preserve"> is used in the present work</w:t>
      </w:r>
      <w:r w:rsidR="00EA759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392A328" w14:textId="2FFADC2E" w:rsidR="00BC5CEE" w:rsidRPr="005164FA" w:rsidRDefault="00DD00A1" w:rsidP="005C7DA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 w:rsidR="00623169" w:rsidRPr="005164FA">
        <w:rPr>
          <w:rFonts w:ascii="Times New Roman" w:hAnsi="Times New Roman" w:cs="Times New Roman"/>
          <w:sz w:val="24"/>
          <w:szCs w:val="24"/>
        </w:rPr>
        <w:t xml:space="preserve"> continuous degree-4 surface equation </w:t>
      </w:r>
      <w:r>
        <w:rPr>
          <w:rFonts w:ascii="Times New Roman" w:hAnsi="Times New Roman" w:cs="Times New Roman"/>
          <w:sz w:val="24"/>
          <w:szCs w:val="24"/>
        </w:rPr>
        <w:t xml:space="preserve">for a </w:t>
      </w:r>
      <w:r w:rsidR="00941EEE">
        <w:rPr>
          <w:rFonts w:ascii="Times New Roman" w:hAnsi="Times New Roman" w:cs="Times New Roman"/>
          <w:sz w:val="24"/>
          <w:szCs w:val="24"/>
        </w:rPr>
        <w:t>RBC</w:t>
      </w:r>
      <w:r>
        <w:rPr>
          <w:rFonts w:ascii="Times New Roman" w:hAnsi="Times New Roman" w:cs="Times New Roman"/>
          <w:sz w:val="24"/>
          <w:szCs w:val="24"/>
        </w:rPr>
        <w:t xml:space="preserve"> is </w:t>
      </w:r>
      <w:r w:rsidR="00AA59EE" w:rsidRPr="005164FA">
        <w:rPr>
          <w:rFonts w:ascii="Times New Roman" w:hAnsi="Times New Roman" w:cs="Times New Roman"/>
          <w:sz w:val="24"/>
          <w:szCs w:val="24"/>
        </w:rPr>
        <w:t>given by,</w:t>
      </w:r>
    </w:p>
    <w:tbl>
      <w:tblPr>
        <w:tblStyle w:val="TableGrid"/>
        <w:tblW w:w="956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70"/>
        <w:gridCol w:w="496"/>
      </w:tblGrid>
      <w:tr w:rsidR="00DD00A1" w:rsidRPr="005164FA" w14:paraId="25772CF4" w14:textId="77777777" w:rsidTr="005C7DA6">
        <w:trPr>
          <w:jc w:val="center"/>
        </w:trPr>
        <w:tc>
          <w:tcPr>
            <w:tcW w:w="9072" w:type="dxa"/>
          </w:tcPr>
          <w:p w14:paraId="27A26209" w14:textId="0E22FF53" w:rsidR="00DD00A1" w:rsidRPr="005164FA" w:rsidRDefault="00DD00A1" w:rsidP="00634658">
            <w:pPr>
              <w:pStyle w:val="NoSpacing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Theme="minorEastAsia" w:hAnsi="Cambria Math" w:cs="Times New Roman"/>
                  </w:rPr>
                  <m:t>F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="Times New Roman"/>
                        <w:i/>
                        <w:iCs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</w:rPr>
                      <m:t>x,y,z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iCs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</w:rPr>
                              <m:t>0.86 d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p>
                </m:sSup>
                <m:d>
                  <m:dPr>
                    <m:ctrlPr>
                      <w:rPr>
                        <w:rFonts w:ascii="Cambria Math" w:hAnsi="Cambria Math" w:cs="Times New Roman"/>
                        <w:i/>
                        <w:iCs/>
                        <w:lang w:bidi="ar-SA"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lang w:bidi="ar-SA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0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p-1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p(p-1)</m:t>
                        </m:r>
                      </m:e>
                    </m:d>
                    <m:r>
                      <w:rPr>
                        <w:rFonts w:ascii="Cambria Math" w:hAnsi="Cambria Math" w:cs="Times New Roman"/>
                        <w:lang w:val="en-US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lang w:val="en-US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p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</w:rPr>
                              <m:t>4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iCs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d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d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</w:rPr>
                        </m:ctrlPr>
                      </m:d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iCs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4</m:t>
                                </m:r>
                              </m:num>
                              <m:den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iCs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d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iCs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4</m:t>
                                </m:r>
                              </m:sup>
                            </m:s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iCs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y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4</m:t>
                                </m:r>
                              </m:sup>
                            </m:sSup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-</m:t>
                        </m:r>
                        <m:r>
                          <w:rPr>
                            <w:rFonts w:ascii="Cambria Math" w:hAnsi="Cambria Math" w:cs="Times New Roman"/>
                          </w:rPr>
                          <m:t>1</m:t>
                        </m:r>
                      </m:e>
                    </m:d>
                  </m:e>
                </m:d>
                <m:r>
                  <w:rPr>
                    <w:rFonts w:ascii="Cambria Math" w:hAnsi="Cambria Math" w:cs="Times New Roman"/>
                  </w:rPr>
                  <m:t>+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</w:rPr>
                  <m:t>=0</m:t>
                </m:r>
              </m:oMath>
            </m:oMathPara>
          </w:p>
        </w:tc>
        <w:tc>
          <w:tcPr>
            <w:tcW w:w="494" w:type="dxa"/>
            <w:vAlign w:val="center"/>
          </w:tcPr>
          <w:p w14:paraId="1B97B13D" w14:textId="5F7223A5" w:rsidR="00DD00A1" w:rsidRPr="005164FA" w:rsidRDefault="00DD00A1" w:rsidP="00634658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64F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Pr="005164F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</w:tbl>
    <w:p w14:paraId="79DD04B9" w14:textId="77777777" w:rsidR="004838CE" w:rsidRDefault="004838CE" w:rsidP="001C61EF">
      <w:pPr>
        <w:pStyle w:val="NoSpacing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B9191B9" w14:textId="0315E41E" w:rsidR="00BC5CEE" w:rsidRPr="005164FA" w:rsidRDefault="00BC5CEE" w:rsidP="00B61709">
      <w:pPr>
        <w:pStyle w:val="NoSpacing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164FA">
        <w:rPr>
          <w:rFonts w:ascii="Times New Roman" w:hAnsi="Times New Roman" w:cs="Times New Roman"/>
          <w:sz w:val="24"/>
          <w:szCs w:val="24"/>
          <w:lang w:val="en-US"/>
        </w:rPr>
        <w:t xml:space="preserve">where </w:t>
      </w:r>
      <m:oMath>
        <m:r>
          <w:rPr>
            <w:rFonts w:ascii="Cambria Math" w:eastAsiaTheme="minorEastAsia" w:hAnsi="Cambria Math" w:cs="Times New Roman"/>
          </w:rPr>
          <m:t>p=</m:t>
        </m:r>
        <m:d>
          <m:dPr>
            <m:ctrlPr>
              <w:rPr>
                <w:rFonts w:ascii="Cambria Math" w:hAnsi="Cambria Math" w:cs="Times New Roman"/>
                <w:i/>
                <w:iCs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  <w:iCs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4</m:t>
                </m:r>
              </m:num>
              <m:den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p>
                </m:sSup>
              </m:den>
            </m:f>
          </m:e>
        </m:d>
        <m:d>
          <m:dPr>
            <m:ctrlPr>
              <w:rPr>
                <w:rFonts w:ascii="Cambria Math" w:hAnsi="Cambria Math" w:cs="Times New Roman"/>
                <w:i/>
                <w:iCs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 w:cs="Times New Roman"/>
                  </w:rPr>
                  <m:t>x</m:t>
                </m:r>
              </m:e>
              <m:sup>
                <m:r>
                  <w:rPr>
                    <w:rFonts w:ascii="Cambria Math" w:hAnsi="Cambria Math" w:cs="Times New Roman"/>
                  </w:rPr>
                  <m:t>2</m:t>
                </m:r>
              </m:sup>
            </m:sSup>
            <m:r>
              <m:rPr>
                <m:sty m:val="p"/>
              </m:rPr>
              <w:rPr>
                <w:rFonts w:ascii="Cambria Math" w:hAnsi="Cambria Math" w:cs="Times New Roman"/>
              </w:rPr>
              <m:t>+</m:t>
            </m:r>
            <m:sSup>
              <m:sSupPr>
                <m:ctrlPr>
                  <w:rPr>
                    <w:rFonts w:ascii="Cambria Math" w:hAnsi="Cambria Math" w:cs="Times New Roman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 w:cs="Times New Roman"/>
                  </w:rPr>
                  <m:t>y</m:t>
                </m:r>
              </m:e>
              <m:sup>
                <m:r>
                  <w:rPr>
                    <w:rFonts w:ascii="Cambria Math" w:hAnsi="Cambria Math" w:cs="Times New Roman"/>
                  </w:rPr>
                  <m:t>2</m:t>
                </m:r>
              </m:sup>
            </m:sSup>
          </m:e>
        </m:d>
        <m:r>
          <m:rPr>
            <m:sty m:val="p"/>
          </m:rP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/>
          </w:rPr>
          <m:t>1</m:t>
        </m:r>
      </m:oMath>
      <w:r w:rsidRPr="005164F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485A65E" w14:textId="6ED5073C" w:rsidR="00BC5CEE" w:rsidRPr="004838CE" w:rsidRDefault="00ED2292" w:rsidP="00B61709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9D1207">
        <w:rPr>
          <w:rFonts w:ascii="Times New Roman" w:hAnsi="Times New Roman" w:cs="Times New Roman"/>
          <w:sz w:val="24"/>
          <w:szCs w:val="24"/>
        </w:rPr>
        <w:t>The cell shape is constrained by three principal dimensions</w:t>
      </w:r>
      <w:r w:rsidR="001F2B9E" w:rsidRPr="009D1207">
        <w:rPr>
          <w:rFonts w:ascii="Times New Roman" w:hAnsi="Times New Roman" w:cs="Times New Roman"/>
          <w:sz w:val="24"/>
          <w:szCs w:val="24"/>
        </w:rPr>
        <w:t>:</w:t>
      </w:r>
      <w:r w:rsidRPr="009D1207">
        <w:rPr>
          <w:rFonts w:ascii="Times New Roman" w:hAnsi="Times New Roman" w:cs="Times New Roman"/>
          <w:sz w:val="24"/>
          <w:szCs w:val="24"/>
        </w:rPr>
        <w:t xml:space="preserve"> the diameter (</w:t>
      </w:r>
      <w:r w:rsidRPr="009D1207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009D1207">
        <w:rPr>
          <w:rFonts w:ascii="Times New Roman" w:hAnsi="Times New Roman" w:cs="Times New Roman"/>
          <w:sz w:val="24"/>
          <w:szCs w:val="24"/>
        </w:rPr>
        <w:t>), the minimum thickness (</w:t>
      </w:r>
      <w:r w:rsidRPr="009D1207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Pr="009D1207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min</w:t>
      </w:r>
      <w:r w:rsidRPr="009D1207">
        <w:rPr>
          <w:rFonts w:ascii="Times New Roman" w:hAnsi="Times New Roman" w:cs="Times New Roman"/>
          <w:sz w:val="24"/>
          <w:szCs w:val="24"/>
        </w:rPr>
        <w:t>) and the maximum thickness (</w:t>
      </w:r>
      <w:r w:rsidRPr="009D1207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Pr="009D1207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max</w:t>
      </w:r>
      <w:r w:rsidRPr="009D1207">
        <w:rPr>
          <w:rFonts w:ascii="Times New Roman" w:hAnsi="Times New Roman" w:cs="Times New Roman"/>
          <w:sz w:val="24"/>
          <w:szCs w:val="24"/>
        </w:rPr>
        <w:t>)</w:t>
      </w:r>
      <w:r w:rsidR="00F97BF4" w:rsidRPr="009D1207">
        <w:rPr>
          <w:rFonts w:ascii="Times New Roman" w:hAnsi="Times New Roman" w:cs="Times New Roman"/>
          <w:sz w:val="24"/>
          <w:szCs w:val="24"/>
        </w:rPr>
        <w:t xml:space="preserve">. </w:t>
      </w:r>
      <w:r w:rsidR="00BC5CEE" w:rsidRPr="009D1207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BC5CEE" w:rsidRPr="009D1207">
        <w:rPr>
          <w:rFonts w:ascii="Times New Roman" w:hAnsi="Times New Roman" w:cs="Times New Roman"/>
          <w:sz w:val="24"/>
          <w:szCs w:val="24"/>
        </w:rPr>
        <w:t xml:space="preserve"> = </w:t>
      </w:r>
      <w:r w:rsidR="0065741D" w:rsidRPr="009D1207">
        <w:rPr>
          <w:rFonts w:ascii="Times New Roman" w:hAnsi="Times New Roman" w:cs="Times New Roman"/>
          <w:sz w:val="24"/>
          <w:szCs w:val="24"/>
        </w:rPr>
        <w:t>8</w:t>
      </w:r>
      <w:r w:rsidR="00BC5CEE" w:rsidRPr="009D1207">
        <w:rPr>
          <w:rFonts w:ascii="Times New Roman" w:hAnsi="Times New Roman" w:cs="Times New Roman"/>
          <w:sz w:val="24"/>
          <w:szCs w:val="24"/>
        </w:rPr>
        <w:t>.</w:t>
      </w:r>
      <w:r w:rsidR="0065741D" w:rsidRPr="009D1207">
        <w:rPr>
          <w:rFonts w:ascii="Times New Roman" w:hAnsi="Times New Roman" w:cs="Times New Roman"/>
          <w:sz w:val="24"/>
          <w:szCs w:val="24"/>
        </w:rPr>
        <w:t>0</w:t>
      </w:r>
      <w:r w:rsidR="00BC5CEE" w:rsidRPr="009D1207">
        <w:rPr>
          <w:rFonts w:ascii="Times New Roman" w:hAnsi="Times New Roman" w:cs="Times New Roman"/>
          <w:sz w:val="24"/>
          <w:szCs w:val="24"/>
        </w:rPr>
        <w:t xml:space="preserve"> µm, 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in</m:t>
            </m:r>
          </m:sub>
        </m:sSub>
      </m:oMath>
      <w:r w:rsidR="00BC5CEE" w:rsidRPr="009D1207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BC5CEE" w:rsidRPr="009D1207">
        <w:rPr>
          <w:rFonts w:ascii="Times New Roman" w:hAnsi="Times New Roman" w:cs="Times New Roman"/>
          <w:sz w:val="24"/>
          <w:szCs w:val="24"/>
        </w:rPr>
        <w:t xml:space="preserve">= 1 µm,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ax</m:t>
            </m:r>
          </m:sub>
        </m:sSub>
      </m:oMath>
      <w:r w:rsidR="00BC5CEE" w:rsidRPr="009D1207">
        <w:rPr>
          <w:rFonts w:ascii="Times New Roman" w:hAnsi="Times New Roman" w:cs="Times New Roman"/>
          <w:sz w:val="24"/>
          <w:szCs w:val="24"/>
        </w:rPr>
        <w:t xml:space="preserve"> = 2 </w:t>
      </w:r>
      <w:r w:rsidR="00BC5CEE" w:rsidRPr="009D1207">
        <w:rPr>
          <w:rFonts w:ascii="Times New Roman" w:hAnsi="Times New Roman" w:cs="Times New Roman"/>
          <w:i/>
          <w:iCs/>
          <w:sz w:val="24"/>
          <w:szCs w:val="24"/>
        </w:rPr>
        <w:t>µm</w:t>
      </w:r>
      <w:r w:rsidR="00BC5CEE" w:rsidRPr="009D1207">
        <w:rPr>
          <w:rFonts w:ascii="Times New Roman" w:hAnsi="Times New Roman" w:cs="Times New Roman"/>
          <w:sz w:val="24"/>
          <w:szCs w:val="24"/>
        </w:rPr>
        <w:t xml:space="preserve"> </w:t>
      </w:r>
      <w:r w:rsidR="001F2B9E" w:rsidRPr="009D1207">
        <w:rPr>
          <w:rFonts w:ascii="Times New Roman" w:hAnsi="Times New Roman" w:cs="Times New Roman"/>
          <w:sz w:val="24"/>
          <w:szCs w:val="24"/>
        </w:rPr>
        <w:t>gives</w:t>
      </w:r>
      <w:r w:rsidR="0010604D" w:rsidRPr="009D1207">
        <w:rPr>
          <w:rFonts w:ascii="Times New Roman" w:hAnsi="Times New Roman" w:cs="Times New Roman"/>
          <w:sz w:val="24"/>
          <w:szCs w:val="24"/>
        </w:rPr>
        <w:t xml:space="preserve"> </w:t>
      </w:r>
      <w:r w:rsidR="008518F8" w:rsidRPr="009D1207">
        <w:rPr>
          <w:rFonts w:ascii="Times New Roman" w:hAnsi="Times New Roman" w:cs="Times New Roman"/>
          <w:sz w:val="24"/>
          <w:szCs w:val="24"/>
        </w:rPr>
        <w:t>an</w:t>
      </w:r>
      <w:r w:rsidR="0010604D" w:rsidRPr="009D1207">
        <w:rPr>
          <w:rFonts w:ascii="Times New Roman" w:hAnsi="Times New Roman" w:cs="Times New Roman"/>
          <w:sz w:val="24"/>
          <w:szCs w:val="24"/>
        </w:rPr>
        <w:t xml:space="preserve"> RBC shape with</w:t>
      </w:r>
      <w:r w:rsidR="00BC5CEE" w:rsidRPr="009D1207">
        <w:rPr>
          <w:rFonts w:ascii="Times New Roman" w:hAnsi="Times New Roman" w:cs="Times New Roman"/>
          <w:sz w:val="24"/>
          <w:szCs w:val="24"/>
        </w:rPr>
        <w:t xml:space="preserve"> </w:t>
      </w:r>
      <w:r w:rsidR="008518F8" w:rsidRPr="009D1207">
        <w:rPr>
          <w:rFonts w:ascii="Times New Roman" w:hAnsi="Times New Roman" w:cs="Times New Roman"/>
          <w:sz w:val="24"/>
          <w:szCs w:val="24"/>
        </w:rPr>
        <w:t xml:space="preserve">a </w:t>
      </w:r>
      <w:r w:rsidR="00BC5CEE" w:rsidRPr="009D1207">
        <w:rPr>
          <w:rFonts w:ascii="Times New Roman" w:hAnsi="Times New Roman" w:cs="Times New Roman"/>
          <w:sz w:val="24"/>
          <w:szCs w:val="24"/>
        </w:rPr>
        <w:t xml:space="preserve">volume of </w:t>
      </w:r>
      <w:r w:rsidR="00797DB6" w:rsidRPr="009D1207">
        <w:rPr>
          <w:rFonts w:ascii="Times New Roman" w:hAnsi="Times New Roman" w:cs="Times New Roman"/>
          <w:sz w:val="24"/>
          <w:szCs w:val="24"/>
        </w:rPr>
        <w:t>92</w:t>
      </w:r>
      <w:r w:rsidR="00BC5CEE" w:rsidRPr="009D1207">
        <w:rPr>
          <w:rFonts w:ascii="Times New Roman" w:hAnsi="Times New Roman" w:cs="Times New Roman"/>
          <w:sz w:val="24"/>
          <w:szCs w:val="24"/>
        </w:rPr>
        <w:t xml:space="preserve"> fL and </w:t>
      </w:r>
      <w:r w:rsidR="008518F8" w:rsidRPr="009D1207">
        <w:rPr>
          <w:rFonts w:ascii="Times New Roman" w:hAnsi="Times New Roman" w:cs="Times New Roman"/>
          <w:sz w:val="24"/>
          <w:szCs w:val="24"/>
        </w:rPr>
        <w:t xml:space="preserve">a </w:t>
      </w:r>
      <w:r w:rsidR="00BC5CEE" w:rsidRPr="009D1207">
        <w:rPr>
          <w:rFonts w:ascii="Times New Roman" w:hAnsi="Times New Roman" w:cs="Times New Roman"/>
          <w:sz w:val="24"/>
          <w:szCs w:val="24"/>
        </w:rPr>
        <w:t>surface area of 1</w:t>
      </w:r>
      <w:r w:rsidR="00797DB6" w:rsidRPr="009D1207">
        <w:rPr>
          <w:rFonts w:ascii="Times New Roman" w:hAnsi="Times New Roman" w:cs="Times New Roman"/>
          <w:sz w:val="24"/>
          <w:szCs w:val="24"/>
        </w:rPr>
        <w:t>35</w:t>
      </w:r>
      <w:r w:rsidR="00BC5CEE" w:rsidRPr="009D1207">
        <w:rPr>
          <w:rFonts w:ascii="Times New Roman" w:hAnsi="Times New Roman" w:cs="Times New Roman"/>
          <w:sz w:val="24"/>
          <w:szCs w:val="24"/>
        </w:rPr>
        <w:t xml:space="preserve"> µ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BC5CEE" w:rsidRPr="009D1207">
        <w:rPr>
          <w:rFonts w:ascii="Times New Roman" w:hAnsi="Times New Roman" w:cs="Times New Roman"/>
          <w:sz w:val="24"/>
          <w:szCs w:val="24"/>
        </w:rPr>
        <w:t xml:space="preserve">. </w:t>
      </w:r>
      <w:r w:rsidR="00BC5CEE" w:rsidRPr="009D1207">
        <w:rPr>
          <w:rFonts w:ascii="Times New Roman" w:eastAsiaTheme="minorEastAsia" w:hAnsi="Times New Roman" w:cs="Times New Roman"/>
          <w:sz w:val="24"/>
          <w:szCs w:val="24"/>
        </w:rPr>
        <w:t>The values of</w:t>
      </w:r>
      <w:r w:rsidR="004838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</m:oMath>
      <w:r w:rsidR="00BC5CEE" w:rsidRPr="009D1207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</m:oMath>
      <w:r w:rsidR="00BC5CEE" w:rsidRPr="009D1207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</m:oMath>
      <w:r w:rsidR="00BC5CEE" w:rsidRPr="009D1207">
        <w:rPr>
          <w:rFonts w:ascii="Times New Roman" w:eastAsiaTheme="minorEastAsia" w:hAnsi="Times New Roman" w:cs="Times New Roman"/>
          <w:sz w:val="24"/>
          <w:szCs w:val="24"/>
        </w:rPr>
        <w:t xml:space="preserve"> are</w:t>
      </w:r>
      <w:r w:rsidR="00E164A2" w:rsidRPr="009D1207">
        <w:rPr>
          <w:rFonts w:ascii="Times New Roman" w:eastAsiaTheme="minorEastAsia" w:hAnsi="Times New Roman" w:cs="Times New Roman"/>
          <w:sz w:val="24"/>
          <w:szCs w:val="24"/>
        </w:rPr>
        <w:t xml:space="preserve"> adjusted to be</w:t>
      </w:r>
      <w:r w:rsidR="00BC5CEE" w:rsidRPr="009D1207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0.024084083</m:t>
        </m:r>
      </m:oMath>
      <w:r w:rsidR="00BC5CEE" w:rsidRPr="009D1207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0.3292917</m:t>
        </m:r>
      </m:oMath>
      <w:r w:rsidR="00BC5CEE" w:rsidRPr="009D1207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0.01306932</m:t>
        </m:r>
      </m:oMath>
      <w:r w:rsidR="00BC5CEE" w:rsidRPr="009D1207">
        <w:rPr>
          <w:rFonts w:ascii="Times New Roman" w:eastAsiaTheme="minorEastAsia" w:hAnsi="Times New Roman" w:cs="Times New Roman"/>
          <w:sz w:val="24"/>
          <w:szCs w:val="24"/>
        </w:rPr>
        <w:t xml:space="preserve">, respectively. </w:t>
      </w:r>
    </w:p>
    <w:p w14:paraId="3EA2AEBA" w14:textId="5CCF3359" w:rsidR="005D2112" w:rsidRPr="009F226F" w:rsidRDefault="00036805" w:rsidP="005D2112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A504FB">
        <w:rPr>
          <w:rFonts w:ascii="Times New Roman" w:hAnsi="Times New Roman" w:cs="Times New Roman"/>
          <w:sz w:val="24"/>
          <w:szCs w:val="24"/>
        </w:rPr>
        <w:t>Goldman scheme</w:t>
      </w:r>
      <w:r w:rsidR="000959B7">
        <w:rPr>
          <w:rFonts w:ascii="Times New Roman" w:hAnsi="Times New Roman" w:cs="Times New Roman"/>
          <w:sz w:val="24"/>
          <w:szCs w:val="24"/>
        </w:rPr>
        <w:fldChar w:fldCharType="begin"/>
      </w:r>
      <w:r w:rsidR="00F139A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nMdVUwRK","properties":{"formattedCitation":"[2]","plainCitation":"[2]","noteIndex":0},"citationItems":[{"id":647,"uris":["http://zotero.org/users/17151952/items/IL46FQTB"],"itemData":{"id":647,"type":"article-journal","container-title":"Computer Aided Geometric Design","DOI":"10.1016/j.cagd.2005.06.005","ISSN":"01678396","issue":"7","journalAbbreviation":"Computer Aided Geometric Design","language":"en","license":"https://www.elsevier.com/tdm/userlicense/1.0/","page":"632-658","source":"DOI.org (Crossref)","title":"Curvature formulas for implicit curves and surfaces","URL":"https://linkinghub.elsevier.com/retrieve/pii/S0167839605000737","volume":"22","author":[{"family":"Goldman","given":"Ron"}],"accessed":{"date-parts":[["2025",10,17]]},"issued":{"date-parts":[["2005",10]]}}}],"schema":"https://github.com/citation-style-language/schema/raw/master/csl-citation.json"} </w:instrText>
      </w:r>
      <w:r w:rsidR="000959B7">
        <w:rPr>
          <w:rFonts w:ascii="Times New Roman" w:hAnsi="Times New Roman" w:cs="Times New Roman"/>
          <w:sz w:val="24"/>
          <w:szCs w:val="24"/>
        </w:rPr>
        <w:fldChar w:fldCharType="separate"/>
      </w:r>
      <w:r w:rsidR="00F139AE" w:rsidRPr="00F139AE">
        <w:rPr>
          <w:rFonts w:ascii="Times New Roman" w:hAnsi="Times New Roman" w:cs="Times New Roman"/>
          <w:sz w:val="24"/>
        </w:rPr>
        <w:t>[2]</w:t>
      </w:r>
      <w:r w:rsidR="000959B7">
        <w:rPr>
          <w:rFonts w:ascii="Times New Roman" w:hAnsi="Times New Roman" w:cs="Times New Roman"/>
          <w:sz w:val="24"/>
          <w:szCs w:val="24"/>
        </w:rPr>
        <w:fldChar w:fldCharType="end"/>
      </w:r>
      <w:r w:rsidR="00A504FB">
        <w:rPr>
          <w:rFonts w:ascii="Times New Roman" w:hAnsi="Times New Roman" w:cs="Times New Roman"/>
          <w:sz w:val="24"/>
          <w:szCs w:val="24"/>
        </w:rPr>
        <w:t xml:space="preserve"> for the </w:t>
      </w:r>
      <w:r w:rsidR="005C7DA6">
        <w:rPr>
          <w:rFonts w:ascii="Times New Roman" w:hAnsi="Times New Roman" w:cs="Times New Roman"/>
          <w:sz w:val="24"/>
          <w:szCs w:val="24"/>
        </w:rPr>
        <w:t>d</w:t>
      </w:r>
      <w:r w:rsidR="005D2112" w:rsidRPr="004E2BD7">
        <w:rPr>
          <w:rFonts w:ascii="Times New Roman" w:hAnsi="Times New Roman" w:cs="Times New Roman"/>
          <w:sz w:val="24"/>
          <w:szCs w:val="24"/>
        </w:rPr>
        <w:t>eriv</w:t>
      </w:r>
      <w:r w:rsidR="005C7DA6">
        <w:rPr>
          <w:rFonts w:ascii="Times New Roman" w:hAnsi="Times New Roman" w:cs="Times New Roman"/>
          <w:sz w:val="24"/>
          <w:szCs w:val="24"/>
        </w:rPr>
        <w:t xml:space="preserve">ation of </w:t>
      </w:r>
      <w:r w:rsidRPr="005164FA">
        <w:rPr>
          <w:rFonts w:ascii="Times New Roman" w:hAnsi="Times New Roman" w:cs="Times New Roman"/>
          <w:sz w:val="24"/>
          <w:szCs w:val="24"/>
        </w:rPr>
        <w:t>K</w:t>
      </w:r>
      <w:r w:rsidRPr="005164FA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5164FA">
        <w:rPr>
          <w:rFonts w:ascii="Times New Roman" w:hAnsi="Times New Roman" w:cs="Times New Roman"/>
          <w:sz w:val="24"/>
          <w:szCs w:val="24"/>
        </w:rPr>
        <w:t>, and K</w:t>
      </w:r>
      <w:r w:rsidRPr="005164FA">
        <w:rPr>
          <w:rFonts w:ascii="Times New Roman" w:hAnsi="Times New Roman" w:cs="Times New Roman"/>
          <w:sz w:val="24"/>
          <w:szCs w:val="24"/>
          <w:vertAlign w:val="subscript"/>
        </w:rPr>
        <w:t>G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5D2112" w:rsidRPr="004E2BD7">
        <w:rPr>
          <w:rFonts w:ascii="Times New Roman" w:hAnsi="Times New Roman" w:cs="Times New Roman"/>
          <w:sz w:val="24"/>
          <w:szCs w:val="24"/>
        </w:rPr>
        <w:t xml:space="preserve">requires </w:t>
      </w:r>
      <w:r w:rsidR="005C7DA6">
        <w:rPr>
          <w:rFonts w:ascii="Times New Roman" w:hAnsi="Times New Roman" w:cs="Times New Roman"/>
          <w:sz w:val="24"/>
          <w:szCs w:val="24"/>
        </w:rPr>
        <w:t xml:space="preserve">the following </w:t>
      </w:r>
      <w:r w:rsidR="005D2112" w:rsidRPr="004E2BD7">
        <w:rPr>
          <w:rFonts w:ascii="Times New Roman" w:hAnsi="Times New Roman" w:cs="Times New Roman"/>
          <w:sz w:val="24"/>
          <w:szCs w:val="24"/>
        </w:rPr>
        <w:t>operations</w:t>
      </w:r>
      <w:r w:rsidR="002D4290">
        <w:rPr>
          <w:rFonts w:ascii="Times New Roman" w:hAnsi="Times New Roman" w:cs="Times New Roman"/>
          <w:sz w:val="24"/>
          <w:szCs w:val="24"/>
        </w:rPr>
        <w:t xml:space="preserve"> on </w:t>
      </w:r>
      <m:oMath>
        <m:r>
          <w:rPr>
            <w:rFonts w:ascii="Cambria Math" w:hAnsi="Cambria Math" w:cs="Times New Roman"/>
            <w:sz w:val="24"/>
            <w:szCs w:val="24"/>
          </w:rPr>
          <m:t>F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 xml:space="preserve"> x,y,z</m:t>
            </m:r>
          </m:e>
        </m:d>
      </m:oMath>
      <w:r w:rsidR="005C7DA6">
        <w:rPr>
          <w:rFonts w:ascii="Times New Roman" w:hAnsi="Times New Roman" w:cs="Times New Roman"/>
          <w:sz w:val="24"/>
          <w:szCs w:val="24"/>
        </w:rPr>
        <w:t>:</w:t>
      </w:r>
      <w:r w:rsidR="005D2112" w:rsidRPr="004E2BD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215DA35" w14:textId="1E2D3FEB" w:rsidR="005D2112" w:rsidRDefault="005D2112" w:rsidP="002D4290">
      <w:pPr>
        <w:pStyle w:val="NormalWeb"/>
        <w:numPr>
          <w:ilvl w:val="0"/>
          <w:numId w:val="13"/>
        </w:numPr>
        <w:spacing w:line="360" w:lineRule="auto"/>
        <w:jc w:val="both"/>
      </w:pPr>
      <w:r w:rsidRPr="00DB0B1D">
        <w:t>The gradient of F, denoted as </w:t>
      </w:r>
      <m:oMath>
        <m:r>
          <m:rPr>
            <m:sty m:val="p"/>
          </m:rPr>
          <w:rPr>
            <w:rFonts w:ascii="Cambria Math" w:hAnsi="Cambria Math"/>
          </w:rPr>
          <m:t>∇</m:t>
        </m:r>
        <m:r>
          <w:rPr>
            <w:rFonts w:ascii="Cambria Math" w:hAnsi="Cambria Math"/>
          </w:rPr>
          <m:t>F</m:t>
        </m:r>
      </m:oMath>
      <w:r w:rsidRPr="00DB0B1D">
        <w:t>, is defined as the vector of partial derivatives of F with respect to the Cartesian coordinates x,</w:t>
      </w:r>
      <w:r>
        <w:t xml:space="preserve"> </w:t>
      </w:r>
      <w:r w:rsidRPr="00DB0B1D">
        <w:t>y, and z.</w:t>
      </w: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47"/>
        <w:gridCol w:w="540"/>
      </w:tblGrid>
      <w:tr w:rsidR="0060152E" w14:paraId="7A971757" w14:textId="77777777" w:rsidTr="00A76620">
        <w:tc>
          <w:tcPr>
            <w:tcW w:w="8647" w:type="dxa"/>
            <w:vAlign w:val="center"/>
          </w:tcPr>
          <w:p w14:paraId="1DBB31CB" w14:textId="0F001F94" w:rsidR="0060152E" w:rsidRDefault="0060152E" w:rsidP="0060152E">
            <w:pPr>
              <w:pStyle w:val="NormalWeb"/>
              <w:spacing w:line="360" w:lineRule="auto"/>
              <w:jc w:val="center"/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∇</m:t>
              </m:r>
              <m:r>
                <w:rPr>
                  <w:rFonts w:ascii="Cambria Math" w:hAnsi="Cambria Math"/>
                </w:rPr>
                <m:t>F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 xml:space="preserve"> x,y,z</m:t>
                  </m:r>
                </m:e>
              </m:d>
            </m:oMath>
            <w:r w:rsidRPr="006D0C24">
              <w:rPr>
                <w:rFonts w:ascii="Cambria Math" w:eastAsia="Times New Roman" w:hAnsi="Cambria Math"/>
                <w:color w:val="000000"/>
                <w:kern w:val="0"/>
                <w:lang w:eastAsia="en-IN"/>
                <w14:ligatures w14:val="none"/>
              </w:rPr>
              <w:t xml:space="preserve"> = </w:t>
            </w:r>
            <m:oMath>
              <m:d>
                <m:dPr>
                  <m:ctrlPr>
                    <w:rPr>
                      <w:rFonts w:ascii="Cambria Math" w:eastAsia="Times New Roman" w:hAnsi="Cambria Math"/>
                      <w:i/>
                      <w:color w:val="000000"/>
                      <w:kern w:val="0"/>
                      <w:lang w:eastAsia="en-IN"/>
                      <w14:ligatures w14:val="none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Times New Roman" w:hAnsi="Cambria Math"/>
                          <w:i/>
                          <w:color w:val="000000"/>
                          <w:kern w:val="0"/>
                          <w:lang w:eastAsia="en-IN"/>
                          <w14:ligatures w14:val="none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/>
                          <w:color w:val="000000"/>
                          <w:kern w:val="0"/>
                          <w:lang w:eastAsia="en-IN"/>
                          <w14:ligatures w14:val="none"/>
                        </w:rPr>
                        <m:t>F</m:t>
                      </m:r>
                    </m:e>
                    <m:sub>
                      <m:r>
                        <w:rPr>
                          <w:rFonts w:ascii="Cambria Math" w:eastAsia="Times New Roman" w:hAnsi="Cambria Math"/>
                          <w:color w:val="000000"/>
                          <w:kern w:val="0"/>
                          <w:lang w:eastAsia="en-IN"/>
                          <w14:ligatures w14:val="none"/>
                        </w:rPr>
                        <m:t>x</m:t>
                      </m:r>
                    </m:sub>
                  </m:sSub>
                  <m:r>
                    <w:rPr>
                      <w:rFonts w:ascii="Cambria Math" w:eastAsia="Times New Roman" w:hAnsi="Cambria Math"/>
                      <w:color w:val="000000"/>
                      <w:kern w:val="0"/>
                      <w:lang w:eastAsia="en-IN"/>
                      <w14:ligatures w14:val="none"/>
                    </w:rPr>
                    <m:t>,</m:t>
                  </m:r>
                  <m:sSub>
                    <m:sSubPr>
                      <m:ctrlPr>
                        <w:rPr>
                          <w:rFonts w:ascii="Cambria Math" w:eastAsia="Times New Roman" w:hAnsi="Cambria Math"/>
                          <w:i/>
                          <w:color w:val="000000"/>
                          <w:kern w:val="0"/>
                          <w:lang w:eastAsia="en-IN"/>
                          <w14:ligatures w14:val="none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/>
                          <w:color w:val="000000"/>
                          <w:kern w:val="0"/>
                          <w:lang w:eastAsia="en-IN"/>
                          <w14:ligatures w14:val="none"/>
                        </w:rPr>
                        <m:t>F</m:t>
                      </m:r>
                    </m:e>
                    <m:sub>
                      <m:r>
                        <w:rPr>
                          <w:rFonts w:ascii="Cambria Math" w:eastAsia="Times New Roman" w:hAnsi="Cambria Math"/>
                          <w:color w:val="000000"/>
                          <w:kern w:val="0"/>
                          <w:lang w:eastAsia="en-IN"/>
                          <w14:ligatures w14:val="none"/>
                        </w:rPr>
                        <m:t>y</m:t>
                      </m:r>
                    </m:sub>
                  </m:sSub>
                  <m:r>
                    <w:rPr>
                      <w:rFonts w:ascii="Cambria Math" w:eastAsia="Times New Roman" w:hAnsi="Cambria Math"/>
                      <w:color w:val="000000"/>
                      <w:kern w:val="0"/>
                      <w:lang w:eastAsia="en-IN"/>
                      <w14:ligatures w14:val="none"/>
                    </w:rPr>
                    <m:t>,</m:t>
                  </m:r>
                  <m:sSub>
                    <m:sSubPr>
                      <m:ctrlPr>
                        <w:rPr>
                          <w:rFonts w:ascii="Cambria Math" w:eastAsia="Times New Roman" w:hAnsi="Cambria Math"/>
                          <w:i/>
                          <w:color w:val="000000"/>
                          <w:kern w:val="0"/>
                          <w:lang w:eastAsia="en-IN"/>
                          <w14:ligatures w14:val="none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/>
                          <w:color w:val="000000"/>
                          <w:kern w:val="0"/>
                          <w:lang w:eastAsia="en-IN"/>
                          <w14:ligatures w14:val="none"/>
                        </w:rPr>
                        <m:t>F</m:t>
                      </m:r>
                    </m:e>
                    <m:sub>
                      <m:r>
                        <w:rPr>
                          <w:rFonts w:ascii="Cambria Math" w:eastAsia="Times New Roman" w:hAnsi="Cambria Math"/>
                          <w:color w:val="000000"/>
                          <w:kern w:val="0"/>
                          <w:lang w:eastAsia="en-IN"/>
                          <w14:ligatures w14:val="none"/>
                        </w:rPr>
                        <m:t>z</m:t>
                      </m:r>
                    </m:sub>
                  </m:sSub>
                </m:e>
              </m:d>
            </m:oMath>
          </w:p>
        </w:tc>
        <w:tc>
          <w:tcPr>
            <w:tcW w:w="540" w:type="dxa"/>
            <w:vAlign w:val="center"/>
          </w:tcPr>
          <w:p w14:paraId="3171ECD3" w14:textId="7B7EA7B1" w:rsidR="0060152E" w:rsidRDefault="0060152E" w:rsidP="0060152E">
            <w:pPr>
              <w:pStyle w:val="NormalWeb"/>
              <w:spacing w:line="360" w:lineRule="auto"/>
              <w:jc w:val="center"/>
            </w:pPr>
            <w:r>
              <w:t>(2)</w:t>
            </w:r>
          </w:p>
        </w:tc>
      </w:tr>
    </w:tbl>
    <w:p w14:paraId="6DCD1884" w14:textId="77777777" w:rsidR="002D4290" w:rsidRPr="00985FFE" w:rsidRDefault="002D4290" w:rsidP="005D2112">
      <w:pPr>
        <w:spacing w:after="0" w:line="240" w:lineRule="auto"/>
        <w:ind w:left="2160" w:firstLine="720"/>
        <w:rPr>
          <w:rFonts w:ascii="MTMI" w:eastAsia="Times New Roman" w:hAnsi="MTMI" w:cs="Times New Roman"/>
          <w:color w:val="000000"/>
          <w:kern w:val="0"/>
          <w:sz w:val="24"/>
          <w:szCs w:val="24"/>
          <w:lang w:eastAsia="en-IN"/>
          <w14:ligatures w14:val="none"/>
        </w:rPr>
      </w:pPr>
    </w:p>
    <w:p w14:paraId="6F4DFC42" w14:textId="4EBB4130" w:rsidR="005D2112" w:rsidRDefault="005D2112" w:rsidP="002D4290">
      <w:pPr>
        <w:pStyle w:val="NormalWeb"/>
        <w:numPr>
          <w:ilvl w:val="0"/>
          <w:numId w:val="13"/>
        </w:numPr>
        <w:spacing w:line="360" w:lineRule="auto"/>
      </w:pPr>
      <w:r w:rsidRPr="004E2BD7">
        <w:lastRenderedPageBreak/>
        <w:t>The Hessian matrix of </w:t>
      </w:r>
      <w:r w:rsidRPr="009D7E5C">
        <w:t>F</w:t>
      </w:r>
      <w:r w:rsidRPr="004E2BD7">
        <w:t>, denoted </w:t>
      </w:r>
      <w:r w:rsidR="00540467">
        <w:t xml:space="preserve">by </w:t>
      </w:r>
      <w:r w:rsidRPr="009D7E5C">
        <w:t>H(F)</w:t>
      </w:r>
      <w:r w:rsidRPr="004E2BD7">
        <w:t>, is a 3×3 matrix composed of the second-order partial derivatives of F.</w:t>
      </w:r>
    </w:p>
    <w:tbl>
      <w:tblPr>
        <w:tblStyle w:val="TableGrid"/>
        <w:tblW w:w="0" w:type="auto"/>
        <w:tblInd w:w="14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40"/>
        <w:gridCol w:w="682"/>
      </w:tblGrid>
      <w:tr w:rsidR="00E62191" w14:paraId="31588573" w14:textId="77777777" w:rsidTr="00A76620">
        <w:tc>
          <w:tcPr>
            <w:tcW w:w="8140" w:type="dxa"/>
            <w:vAlign w:val="center"/>
          </w:tcPr>
          <w:p w14:paraId="71CC9818" w14:textId="06FF9532" w:rsidR="00E62191" w:rsidRDefault="00E62191" w:rsidP="0060152E">
            <w:pPr>
              <w:pStyle w:val="NormalWeb"/>
              <w:spacing w:line="360" w:lineRule="auto"/>
              <w:jc w:val="center"/>
            </w:pPr>
            <m:oMathPara>
              <m:oMath>
                <m:r>
                  <w:rPr>
                    <w:rFonts w:ascii="Cambria Math" w:eastAsia="Times New Roman" w:hAnsi="Cambria Math"/>
                    <w:kern w:val="0"/>
                    <w:lang w:eastAsia="en-IN"/>
                    <w14:ligatures w14:val="none"/>
                  </w:rPr>
                  <m:t>H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Times New Roman" w:hAnsi="Cambria Math"/>
                        <w:i/>
                        <w:kern w:val="0"/>
                        <w:lang w:eastAsia="en-IN"/>
                        <w14:ligatures w14:val="none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F</m:t>
                    </m:r>
                  </m:e>
                </m:d>
                <m:r>
                  <w:rPr>
                    <w:rFonts w:ascii="Cambria Math" w:eastAsia="Times New Roman" w:hAnsi="Cambria Math"/>
                    <w:kern w:val="0"/>
                    <w:lang w:eastAsia="en-IN"/>
                    <w14:ligatures w14:val="none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Times New Roman" w:hAnsi="Cambria Math"/>
                        <w:i/>
                        <w:kern w:val="0"/>
                        <w:lang w:eastAsia="en-IN"/>
                        <w14:ligatures w14:val="none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="Times New Roman" w:hAnsi="Cambria Math"/>
                            <w:i/>
                            <w:kern w:val="0"/>
                            <w:lang w:eastAsia="en-IN"/>
                            <w14:ligatures w14:val="none"/>
                          </w:rPr>
                        </m:ctrlPr>
                      </m:mPr>
                      <m:mr>
                        <m:e>
                          <m:f>
                            <m:f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∂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2</m:t>
                                  </m:r>
                                </m:sup>
                              </m:sSup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xx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∂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x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2</m:t>
                                  </m:r>
                                </m:sup>
                              </m:sSup>
                            </m:den>
                          </m:f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∂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2</m:t>
                                  </m:r>
                                </m:sup>
                              </m:sSup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xy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∂x∂y</m:t>
                              </m:r>
                            </m:den>
                          </m:f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∂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2</m:t>
                                  </m:r>
                                </m:sup>
                              </m:sSup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x</m:t>
                                  </m:r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z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∂x∂</m:t>
                              </m:r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z</m:t>
                              </m:r>
                            </m:den>
                          </m:f>
                        </m:e>
                      </m:mr>
                      <m:mr>
                        <m:e>
                          <m:f>
                            <m:f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∂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2</m:t>
                                  </m:r>
                                </m:sup>
                              </m:sSup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y</m:t>
                                  </m:r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x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∂</m:t>
                              </m:r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y</m:t>
                              </m:r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∂</m:t>
                              </m:r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x</m:t>
                              </m:r>
                            </m:den>
                          </m:f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∂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2</m:t>
                                  </m:r>
                                </m:sup>
                              </m:sSup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yy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∂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y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2</m:t>
                                  </m:r>
                                </m:sup>
                              </m:sSup>
                            </m:den>
                          </m:f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∂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2</m:t>
                                  </m:r>
                                </m:sup>
                              </m:sSup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y</m:t>
                                  </m:r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z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∂</m:t>
                              </m:r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y</m:t>
                              </m:r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∂</m:t>
                              </m:r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z</m:t>
                              </m:r>
                            </m:den>
                          </m:f>
                        </m:e>
                      </m:mr>
                      <m:mr>
                        <m:e>
                          <m:f>
                            <m:f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∂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2</m:t>
                                  </m:r>
                                </m:sup>
                              </m:sSup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zx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∂</m:t>
                              </m:r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z</m:t>
                              </m:r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∂</m:t>
                              </m:r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x</m:t>
                              </m:r>
                            </m:den>
                          </m:f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∂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2</m:t>
                                  </m:r>
                                </m:sup>
                              </m:sSup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z</m:t>
                                  </m:r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y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∂</m:t>
                              </m:r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z</m:t>
                              </m:r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∂y</m:t>
                              </m:r>
                            </m:den>
                          </m:f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∂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2</m:t>
                                  </m:r>
                                </m:sup>
                              </m:sSup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zz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∂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kern w:val="0"/>
                                      <w:lang w:eastAsia="en-IN"/>
                                      <w14:ligatures w14:val="none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z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Times New Roman" w:hAnsi="Cambria Math"/>
                                      <w:kern w:val="0"/>
                                      <w:lang w:eastAsia="en-IN"/>
                                      <w14:ligatures w14:val="none"/>
                                    </w:rPr>
                                    <m:t>2</m:t>
                                  </m:r>
                                </m:sup>
                              </m:sSup>
                            </m:den>
                          </m:f>
                        </m:e>
                      </m:mr>
                    </m:m>
                  </m:e>
                </m:d>
                <m:r>
                  <w:rPr>
                    <w:rFonts w:ascii="Cambria Math" w:eastAsia="Times New Roman" w:hAnsi="Cambria Math"/>
                    <w:kern w:val="0"/>
                    <w:lang w:eastAsia="en-IN"/>
                    <w14:ligatures w14:val="none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Times New Roman" w:hAnsi="Cambria Math"/>
                        <w:i/>
                        <w:kern w:val="0"/>
                        <w:lang w:eastAsia="en-IN"/>
                        <w14:ligatures w14:val="none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="Times New Roman" w:hAnsi="Cambria Math"/>
                            <w:i/>
                            <w:kern w:val="0"/>
                            <w:lang w:eastAsia="en-IN"/>
                            <w14:ligatures w14:val="none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xx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xy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xz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yx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yy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yz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zx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zy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zz</m:t>
                              </m:r>
                            </m:sub>
                          </m:sSub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682" w:type="dxa"/>
            <w:vAlign w:val="center"/>
          </w:tcPr>
          <w:p w14:paraId="50F3BAF7" w14:textId="080163AC" w:rsidR="00E62191" w:rsidRDefault="0060152E" w:rsidP="0060152E">
            <w:pPr>
              <w:pStyle w:val="NormalWeb"/>
              <w:spacing w:line="360" w:lineRule="auto"/>
              <w:jc w:val="center"/>
            </w:pPr>
            <w:r>
              <w:t>(3)</w:t>
            </w:r>
          </w:p>
        </w:tc>
      </w:tr>
    </w:tbl>
    <w:p w14:paraId="1DD35E46" w14:textId="58F4FB6C" w:rsidR="005D2112" w:rsidRDefault="005D2112" w:rsidP="005D2112">
      <w:pPr>
        <w:spacing w:after="0" w:line="240" w:lineRule="auto"/>
        <w:ind w:left="2160" w:firstLine="720"/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 xml:space="preserve">  </w:t>
      </w:r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ab/>
      </w:r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ab/>
      </w:r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ab/>
      </w:r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ab/>
        <w:t xml:space="preserve">             </w:t>
      </w:r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ab/>
        <w:t xml:space="preserve"> </w:t>
      </w:r>
    </w:p>
    <w:p w14:paraId="50D4654A" w14:textId="1D1DAB20" w:rsidR="005D2112" w:rsidRDefault="005D2112" w:rsidP="002D4290">
      <w:pPr>
        <w:pStyle w:val="ListParagraph"/>
        <w:numPr>
          <w:ilvl w:val="0"/>
          <w:numId w:val="13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</w:pPr>
      <w:r w:rsidRPr="002D4290"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>The adjugate matrix (or cofactor matrix) of H(F), denoted adj(H(F))</w:t>
      </w:r>
      <w:r w:rsidR="002D4290"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 xml:space="preserve"> or </w:t>
      </w:r>
      <m:oMath>
        <m:sSup>
          <m:sSupPr>
            <m:ctrlPr>
              <w:rPr>
                <w:rFonts w:ascii="Cambria Math" w:eastAsia="Times New Roman" w:hAnsi="Cambria Math" w:cs="Times New Roman"/>
                <w:i/>
                <w:kern w:val="0"/>
                <w:sz w:val="24"/>
                <w:szCs w:val="24"/>
                <w:lang w:eastAsia="en-IN"/>
                <w14:ligatures w14:val="none"/>
              </w:rPr>
            </m:ctrlPr>
          </m:sSupPr>
          <m:e>
            <m:r>
              <w:rPr>
                <w:rFonts w:ascii="Cambria Math" w:eastAsia="Times New Roman" w:hAnsi="Cambria Math" w:cs="Times New Roman"/>
                <w:kern w:val="0"/>
                <w:sz w:val="24"/>
                <w:szCs w:val="24"/>
                <w:lang w:eastAsia="en-IN"/>
                <w14:ligatures w14:val="none"/>
              </w:rPr>
              <m:t>H</m:t>
            </m:r>
          </m:e>
          <m:sup>
            <m:r>
              <w:rPr>
                <w:rFonts w:ascii="Cambria Math" w:eastAsia="Times New Roman" w:hAnsi="Cambria Math" w:cs="Times New Roman"/>
                <w:kern w:val="0"/>
                <w:sz w:val="24"/>
                <w:szCs w:val="24"/>
                <w:lang w:eastAsia="en-IN"/>
                <w14:ligatures w14:val="none"/>
              </w:rPr>
              <m:t>*</m:t>
            </m:r>
          </m:sup>
        </m:sSup>
        <m:d>
          <m:dPr>
            <m:begChr m:val="["/>
            <m:endChr m:val="]"/>
            <m:ctrlPr>
              <w:rPr>
                <w:rFonts w:ascii="Cambria Math" w:eastAsia="Times New Roman" w:hAnsi="Cambria Math" w:cs="Times New Roman"/>
                <w:i/>
                <w:kern w:val="0"/>
                <w:sz w:val="24"/>
                <w:szCs w:val="24"/>
                <w:lang w:eastAsia="en-IN"/>
                <w14:ligatures w14:val="none"/>
              </w:rPr>
            </m:ctrlPr>
          </m:dPr>
          <m:e>
            <m:r>
              <w:rPr>
                <w:rFonts w:ascii="Cambria Math" w:eastAsia="Times New Roman" w:hAnsi="Cambria Math" w:cs="Times New Roman"/>
                <w:kern w:val="0"/>
                <w:sz w:val="24"/>
                <w:szCs w:val="24"/>
                <w:lang w:eastAsia="en-IN"/>
                <w14:ligatures w14:val="none"/>
              </w:rPr>
              <m:t>F</m:t>
            </m:r>
          </m:e>
        </m:d>
      </m:oMath>
      <w:r w:rsidRPr="002D4290"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>, is defined as:</w:t>
      </w:r>
    </w:p>
    <w:p w14:paraId="412F24D4" w14:textId="77777777" w:rsidR="00A76620" w:rsidRDefault="00A76620" w:rsidP="00A76620">
      <w:pPr>
        <w:pStyle w:val="ListParagraph"/>
        <w:spacing w:after="0" w:line="240" w:lineRule="auto"/>
        <w:ind w:left="360"/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</w:pP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47"/>
        <w:gridCol w:w="540"/>
      </w:tblGrid>
      <w:tr w:rsidR="00A76620" w14:paraId="0A858E36" w14:textId="77777777" w:rsidTr="00794B66">
        <w:tc>
          <w:tcPr>
            <w:tcW w:w="8647" w:type="dxa"/>
            <w:vAlign w:val="center"/>
          </w:tcPr>
          <w:p w14:paraId="0205BF97" w14:textId="421128FD" w:rsidR="00A76620" w:rsidRDefault="00A76620" w:rsidP="00794B66">
            <w:pPr>
              <w:pStyle w:val="NormalWeb"/>
              <w:spacing w:line="360" w:lineRule="auto"/>
              <w:jc w:val="center"/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/>
                        <w:i/>
                        <w:kern w:val="0"/>
                        <w:lang w:eastAsia="en-IN"/>
                        <w14:ligatures w14:val="none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H</m:t>
                    </m:r>
                  </m:e>
                  <m:sup>
                    <m: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*</m:t>
                    </m:r>
                  </m:sup>
                </m:sSup>
                <m:d>
                  <m:dPr>
                    <m:begChr m:val="["/>
                    <m:endChr m:val="]"/>
                    <m:ctrlPr>
                      <w:rPr>
                        <w:rFonts w:ascii="Cambria Math" w:eastAsia="Times New Roman" w:hAnsi="Cambria Math"/>
                        <w:i/>
                        <w:kern w:val="0"/>
                        <w:lang w:eastAsia="en-IN"/>
                        <w14:ligatures w14:val="none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F</m:t>
                    </m:r>
                  </m:e>
                </m:d>
                <m:r>
                  <w:rPr>
                    <w:rFonts w:ascii="Cambria Math" w:eastAsia="Times New Roman" w:hAnsi="Cambria Math"/>
                    <w:kern w:val="0"/>
                    <w:lang w:eastAsia="en-IN"/>
                    <w14:ligatures w14:val="none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Times New Roman" w:hAnsi="Cambria Math"/>
                        <w:i/>
                        <w:kern w:val="0"/>
                        <w:lang w:eastAsia="en-IN"/>
                        <w14:ligatures w14:val="none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="Times New Roman" w:hAnsi="Cambria Math"/>
                            <w:i/>
                            <w:kern w:val="0"/>
                            <w:lang w:eastAsia="en-IN"/>
                            <w14:ligatures w14:val="none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Cofactor(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xx</m:t>
                              </m:r>
                            </m:sub>
                          </m:sSub>
                          <m:r>
                            <w:rPr>
                              <w:rFonts w:ascii="Cambria Math" w:eastAsia="Times New Roman" w:hAnsi="Cambria Math"/>
                              <w:kern w:val="0"/>
                              <w:lang w:eastAsia="en-IN"/>
                              <w14:ligatures w14:val="none"/>
                            </w:rPr>
                            <m:t>)</m:t>
                          </m:r>
                        </m:e>
                        <m:e>
                          <m:r>
                            <w:rPr>
                              <w:rFonts w:ascii="Cambria Math" w:eastAsia="Times New Roman" w:hAnsi="Cambria Math"/>
                              <w:kern w:val="0"/>
                              <w:lang w:eastAsia="en-IN"/>
                              <w14:ligatures w14:val="none"/>
                            </w:rPr>
                            <m:t>Cofactor(</m:t>
                          </m:r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xy</m:t>
                              </m:r>
                            </m:sub>
                          </m:sSub>
                          <m:r>
                            <w:rPr>
                              <w:rFonts w:ascii="Cambria Math" w:eastAsia="Times New Roman" w:hAnsi="Cambria Math"/>
                              <w:kern w:val="0"/>
                              <w:lang w:eastAsia="en-IN"/>
                              <w14:ligatures w14:val="none"/>
                            </w:rPr>
                            <m:t>)</m:t>
                          </m:r>
                        </m:e>
                        <m:e>
                          <m:r>
                            <w:rPr>
                              <w:rFonts w:ascii="Cambria Math" w:eastAsia="Times New Roman" w:hAnsi="Cambria Math"/>
                              <w:kern w:val="0"/>
                              <w:lang w:eastAsia="en-IN"/>
                              <w14:ligatures w14:val="none"/>
                            </w:rPr>
                            <m:t>Cofactor(</m:t>
                          </m:r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xz</m:t>
                              </m:r>
                            </m:sub>
                          </m:sSub>
                          <m:r>
                            <w:rPr>
                              <w:rFonts w:ascii="Cambria Math" w:eastAsia="Times New Roman" w:hAnsi="Cambria Math"/>
                              <w:kern w:val="0"/>
                              <w:lang w:eastAsia="en-IN"/>
                              <w14:ligatures w14:val="none"/>
                            </w:rPr>
                            <m:t>)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eastAsia="Times New Roman" w:hAnsi="Cambria Math"/>
                              <w:kern w:val="0"/>
                              <w:lang w:eastAsia="en-IN"/>
                              <w14:ligatures w14:val="none"/>
                            </w:rPr>
                            <m:t>Cofactor(</m:t>
                          </m:r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yx</m:t>
                              </m:r>
                            </m:sub>
                          </m:sSub>
                          <m:r>
                            <w:rPr>
                              <w:rFonts w:ascii="Cambria Math" w:eastAsia="Times New Roman" w:hAnsi="Cambria Math"/>
                              <w:kern w:val="0"/>
                              <w:lang w:eastAsia="en-IN"/>
                              <w14:ligatures w14:val="none"/>
                            </w:rPr>
                            <m:t>)</m:t>
                          </m:r>
                        </m:e>
                        <m:e>
                          <m:r>
                            <w:rPr>
                              <w:rFonts w:ascii="Cambria Math" w:eastAsia="Times New Roman" w:hAnsi="Cambria Math"/>
                              <w:kern w:val="0"/>
                              <w:lang w:eastAsia="en-IN"/>
                              <w14:ligatures w14:val="none"/>
                            </w:rPr>
                            <m:t>Cofactor(</m:t>
                          </m:r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yy</m:t>
                              </m:r>
                            </m:sub>
                          </m:sSub>
                          <m:r>
                            <w:rPr>
                              <w:rFonts w:ascii="Cambria Math" w:eastAsia="Times New Roman" w:hAnsi="Cambria Math"/>
                              <w:kern w:val="0"/>
                              <w:lang w:eastAsia="en-IN"/>
                              <w14:ligatures w14:val="none"/>
                            </w:rPr>
                            <m:t>)</m:t>
                          </m:r>
                        </m:e>
                        <m:e>
                          <m:r>
                            <w:rPr>
                              <w:rFonts w:ascii="Cambria Math" w:eastAsia="Times New Roman" w:hAnsi="Cambria Math"/>
                              <w:kern w:val="0"/>
                              <w:lang w:eastAsia="en-IN"/>
                              <w14:ligatures w14:val="none"/>
                            </w:rPr>
                            <m:t>Cofactor(</m:t>
                          </m:r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yz</m:t>
                              </m:r>
                            </m:sub>
                          </m:sSub>
                          <m:r>
                            <w:rPr>
                              <w:rFonts w:ascii="Cambria Math" w:eastAsia="Times New Roman" w:hAnsi="Cambria Math"/>
                              <w:kern w:val="0"/>
                              <w:lang w:eastAsia="en-IN"/>
                              <w14:ligatures w14:val="none"/>
                            </w:rPr>
                            <m:t>)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Cofactor(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zx</m:t>
                              </m:r>
                            </m:sub>
                          </m:sSub>
                          <m:r>
                            <w:rPr>
                              <w:rFonts w:ascii="Cambria Math" w:eastAsia="Times New Roman" w:hAnsi="Cambria Math"/>
                              <w:kern w:val="0"/>
                              <w:lang w:eastAsia="en-IN"/>
                              <w14:ligatures w14:val="none"/>
                            </w:rPr>
                            <m:t>)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Cofactor(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zy</m:t>
                              </m:r>
                            </m:sub>
                          </m:sSub>
                          <m:r>
                            <w:rPr>
                              <w:rFonts w:ascii="Cambria Math" w:eastAsia="Times New Roman" w:hAnsi="Cambria Math"/>
                              <w:kern w:val="0"/>
                              <w:lang w:eastAsia="en-IN"/>
                              <w14:ligatures w14:val="none"/>
                            </w:rPr>
                            <m:t>)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kern w:val="0"/>
                                  <w:lang w:eastAsia="en-IN"/>
                                  <w14:ligatures w14:val="non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Cofactor(F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/>
                                  <w:kern w:val="0"/>
                                  <w:lang w:eastAsia="en-IN"/>
                                  <w14:ligatures w14:val="none"/>
                                </w:rPr>
                                <m:t>zz</m:t>
                              </m:r>
                            </m:sub>
                          </m:sSub>
                          <m:r>
                            <w:rPr>
                              <w:rFonts w:ascii="Cambria Math" w:eastAsia="Times New Roman" w:hAnsi="Cambria Math"/>
                              <w:kern w:val="0"/>
                              <w:lang w:eastAsia="en-IN"/>
                              <w14:ligatures w14:val="none"/>
                            </w:rPr>
                            <m:t>)</m:t>
                          </m:r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540" w:type="dxa"/>
            <w:vAlign w:val="center"/>
          </w:tcPr>
          <w:p w14:paraId="3193B4A3" w14:textId="6AB34635" w:rsidR="00A76620" w:rsidRDefault="00A76620" w:rsidP="00794B66">
            <w:pPr>
              <w:pStyle w:val="NormalWeb"/>
              <w:spacing w:line="360" w:lineRule="auto"/>
              <w:jc w:val="center"/>
            </w:pPr>
            <w:r>
              <w:t>(</w:t>
            </w:r>
            <w:r>
              <w:t>4</w:t>
            </w:r>
            <w:r>
              <w:t>)</w:t>
            </w:r>
          </w:p>
        </w:tc>
      </w:tr>
    </w:tbl>
    <w:p w14:paraId="730C3A9B" w14:textId="77777777" w:rsidR="00A76620" w:rsidRPr="00A76620" w:rsidRDefault="00A76620" w:rsidP="00A76620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</w:pPr>
    </w:p>
    <w:p w14:paraId="48AC5523" w14:textId="61FFC2ED" w:rsidR="005D2112" w:rsidRDefault="005D2112" w:rsidP="002D4290">
      <w:pPr>
        <w:spacing w:after="0" w:line="360" w:lineRule="auto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</w:pPr>
      <w:r w:rsidRPr="004E2BD7"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>The cofactor matrix </w:t>
      </w:r>
      <w:proofErr w:type="gramStart"/>
      <w:r w:rsidRPr="004E2BD7"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>Cofactor(</w:t>
      </w:r>
      <w:proofErr w:type="gramEnd"/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sz w:val="24"/>
                <w:szCs w:val="24"/>
                <w:lang w:eastAsia="en-IN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sz w:val="24"/>
                <w:szCs w:val="24"/>
                <w:lang w:eastAsia="en-IN"/>
                <w14:ligatures w14:val="none"/>
              </w:rPr>
              <m:t>F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sz w:val="24"/>
                <w:szCs w:val="24"/>
                <w:lang w:eastAsia="en-IN"/>
                <w14:ligatures w14:val="none"/>
              </w:rPr>
              <m:t>ab</m:t>
            </m:r>
          </m:sub>
        </m:sSub>
      </m:oMath>
      <w:r w:rsidRPr="004E2BD7"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>), where a,</w:t>
      </w:r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 xml:space="preserve"> </w:t>
      </w:r>
      <w:r w:rsidRPr="004E2BD7"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>b</w:t>
      </w:r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 xml:space="preserve"> </w:t>
      </w:r>
      <w:proofErr w:type="gramStart"/>
      <w:r w:rsidRPr="004E2BD7">
        <w:rPr>
          <w:rFonts w:ascii="Cambria Math" w:eastAsia="Times New Roman" w:hAnsi="Cambria Math" w:cs="Cambria Math"/>
          <w:kern w:val="0"/>
          <w:sz w:val="24"/>
          <w:szCs w:val="24"/>
          <w:lang w:eastAsia="en-IN"/>
          <w14:ligatures w14:val="none"/>
        </w:rPr>
        <w:t>∈</w:t>
      </w:r>
      <w:r w:rsidRPr="004E2BD7"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>{</w:t>
      </w:r>
      <w:proofErr w:type="gramEnd"/>
      <w:r w:rsidRPr="004E2BD7"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>x,</w:t>
      </w:r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 xml:space="preserve"> </w:t>
      </w:r>
      <w:r w:rsidRPr="004E2BD7"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>y,</w:t>
      </w:r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 xml:space="preserve"> </w:t>
      </w:r>
      <w:r w:rsidRPr="004E2BD7"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>z}, is constructed by computing the determinants of the minors associated with each second-derivative component 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sz w:val="24"/>
                <w:szCs w:val="24"/>
                <w:lang w:eastAsia="en-IN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sz w:val="24"/>
                <w:szCs w:val="24"/>
                <w:lang w:eastAsia="en-IN"/>
                <w14:ligatures w14:val="none"/>
              </w:rPr>
              <m:t>F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sz w:val="24"/>
                <w:szCs w:val="24"/>
                <w:lang w:eastAsia="en-IN"/>
                <w14:ligatures w14:val="none"/>
              </w:rPr>
              <m:t>ab</m:t>
            </m:r>
          </m:sub>
        </m:sSub>
      </m:oMath>
      <w:r w:rsidRPr="004E2BD7"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 xml:space="preserve">​ in the Hessian matrix (Eq. </w:t>
      </w:r>
      <w:r w:rsidR="002D4290"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>3</w:t>
      </w:r>
      <w:r w:rsidRPr="004E2BD7">
        <w:rPr>
          <w:rFonts w:ascii="Times New Roman" w:eastAsia="Times New Roman" w:hAnsi="Times New Roman" w:cs="Times New Roman"/>
          <w:kern w:val="0"/>
          <w:sz w:val="24"/>
          <w:szCs w:val="24"/>
          <w:lang w:eastAsia="en-IN"/>
          <w14:ligatures w14:val="none"/>
        </w:rPr>
        <w:t>).</w:t>
      </w:r>
    </w:p>
    <w:p w14:paraId="38961FB9" w14:textId="263E6F5D" w:rsidR="002D4290" w:rsidRPr="00B256F6" w:rsidRDefault="005D2112" w:rsidP="001E4AB5">
      <w:pPr>
        <w:pStyle w:val="NormalWeb"/>
        <w:numPr>
          <w:ilvl w:val="0"/>
          <w:numId w:val="13"/>
        </w:numPr>
        <w:spacing w:line="360" w:lineRule="auto"/>
      </w:pPr>
      <w:r w:rsidRPr="00B256F6">
        <w:t>The trace of the Hessian matrix is determined by summing the three diagonal entries of H[F</w:t>
      </w:r>
      <w:r>
        <w:t>]</w:t>
      </w:r>
      <w:r w:rsidRPr="00B256F6">
        <w:t xml:space="preserve"> (Eq. </w:t>
      </w:r>
      <w:r w:rsidR="002D4290">
        <w:t>3</w:t>
      </w:r>
      <w:r w:rsidRPr="00B256F6">
        <w:t>), resulting in the Laplacian of </w:t>
      </w:r>
      <w:r>
        <w:t>F</w:t>
      </w:r>
      <w:r w:rsidRPr="00B256F6">
        <w:t>.</w:t>
      </w:r>
    </w:p>
    <w:p w14:paraId="709072C2" w14:textId="5848FFFD" w:rsidR="005D2112" w:rsidRDefault="005D2112" w:rsidP="001E4AB5">
      <w:pPr>
        <w:pStyle w:val="NormalWeb"/>
        <w:spacing w:line="360" w:lineRule="auto"/>
      </w:pPr>
      <w:r w:rsidRPr="00115F86">
        <w:rPr>
          <w:i/>
          <w:iCs/>
        </w:rPr>
        <w:t xml:space="preserve">Gaussian curvature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G</m:t>
            </m:r>
          </m:sub>
        </m:sSub>
      </m:oMath>
      <w:r w:rsidR="00657C6F">
        <w:t>:</w:t>
      </w:r>
      <w:r w:rsidRPr="00115F86">
        <w:rPr>
          <w:i/>
          <w:iCs/>
        </w:rPr>
        <w:t xml:space="preserve"> </w:t>
      </w:r>
      <w:r w:rsidRPr="00D039DC">
        <w:t>The Gaussian curvature is expressed through the partial derivative vector, its transpose, and the cofactor matrix of the Hessian.</w:t>
      </w: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47"/>
        <w:gridCol w:w="540"/>
      </w:tblGrid>
      <w:tr w:rsidR="00F038D1" w14:paraId="58FE667C" w14:textId="77777777" w:rsidTr="00F038D1">
        <w:tc>
          <w:tcPr>
            <w:tcW w:w="8647" w:type="dxa"/>
            <w:vAlign w:val="center"/>
          </w:tcPr>
          <w:p w14:paraId="20483F25" w14:textId="310B93D8" w:rsidR="00F038D1" w:rsidRDefault="00F038D1" w:rsidP="00F038D1">
            <w:pPr>
              <w:pStyle w:val="NormalWeb"/>
              <w:spacing w:line="360" w:lineRule="auto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kern w:val="0"/>
                        <w:lang w:eastAsia="en-IN"/>
                        <w14:ligatures w14:val="none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K</m:t>
                    </m:r>
                  </m:e>
                  <m:sub>
                    <m: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G</m:t>
                    </m:r>
                  </m:sub>
                </m:sSub>
                <m:r>
                  <w:rPr>
                    <w:rFonts w:ascii="Cambria Math" w:eastAsia="Times New Roman" w:hAnsi="Cambria Math"/>
                    <w:kern w:val="0"/>
                    <w:lang w:eastAsia="en-IN"/>
                    <w14:ligatures w14:val="none"/>
                  </w:rPr>
                  <m:t>=</m:t>
                </m:r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kern w:val="0"/>
                        <w:lang w:eastAsia="en-IN"/>
                        <w14:ligatures w14:val="none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∇</m:t>
                    </m:r>
                    <m: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F∙</m:t>
                    </m:r>
                    <m:sSup>
                      <m:sSupPr>
                        <m:ctrlPr>
                          <w:rPr>
                            <w:rFonts w:ascii="Cambria Math" w:eastAsia="Times New Roman" w:hAnsi="Cambria Math"/>
                            <w:i/>
                            <w:kern w:val="0"/>
                            <w:lang w:eastAsia="en-IN"/>
                            <w14:ligatures w14:val="none"/>
                          </w:rPr>
                        </m:ctrlPr>
                      </m:sSupPr>
                      <m:e>
                        <m:r>
                          <w:rPr>
                            <w:rFonts w:ascii="Cambria Math" w:eastAsia="Times New Roman" w:hAnsi="Cambria Math"/>
                            <w:kern w:val="0"/>
                            <w:lang w:eastAsia="en-IN"/>
                            <w14:ligatures w14:val="none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eastAsia="Times New Roman" w:hAnsi="Cambria Math"/>
                            <w:kern w:val="0"/>
                            <w:lang w:eastAsia="en-IN"/>
                            <w14:ligatures w14:val="none"/>
                          </w:rPr>
                          <m:t>*</m:t>
                        </m:r>
                      </m:sup>
                    </m:sSup>
                    <m: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[F]∙</m:t>
                    </m:r>
                    <m:sSup>
                      <m:sSupPr>
                        <m:ctrlPr>
                          <w:rPr>
                            <w:rFonts w:ascii="Cambria Math" w:eastAsia="Times New Roman" w:hAnsi="Cambria Math"/>
                            <w:i/>
                            <w:kern w:val="0"/>
                            <w:lang w:eastAsia="en-IN"/>
                            <w14:ligatures w14:val="none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/>
                            <w:kern w:val="0"/>
                            <w:lang w:eastAsia="en-IN"/>
                            <w14:ligatures w14:val="none"/>
                          </w:rPr>
                          <m:t>∇</m:t>
                        </m:r>
                        <m:r>
                          <w:rPr>
                            <w:rFonts w:ascii="Cambria Math" w:eastAsia="Times New Roman" w:hAnsi="Cambria Math"/>
                            <w:kern w:val="0"/>
                            <w:lang w:eastAsia="en-IN"/>
                            <w14:ligatures w14:val="none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eastAsia="Times New Roman" w:hAnsi="Cambria Math"/>
                            <w:kern w:val="0"/>
                            <w:lang w:eastAsia="en-IN"/>
                            <w14:ligatures w14:val="none"/>
                          </w:rPr>
                          <m:t>T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Times New Roman" w:hAnsi="Cambria Math"/>
                            <w:i/>
                            <w:kern w:val="0"/>
                            <w:lang w:eastAsia="en-IN"/>
                            <w14:ligatures w14:val="none"/>
                          </w:rPr>
                        </m:ctrlPr>
                      </m:sSupPr>
                      <m:e>
                        <m:d>
                          <m:dPr>
                            <m:begChr m:val="|"/>
                            <m:endChr m:val="|"/>
                            <m:ctrlPr>
                              <w:rPr>
                                <w:rFonts w:ascii="Cambria Math" w:eastAsia="Times New Roman" w:hAnsi="Cambria Math"/>
                                <w:i/>
                                <w:kern w:val="0"/>
                                <w:lang w:eastAsia="en-IN"/>
                                <w14:ligatures w14:val="none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/>
                                <w:kern w:val="0"/>
                                <w:lang w:eastAsia="en-IN"/>
                                <w14:ligatures w14:val="none"/>
                              </w:rPr>
                              <m:t>∇</m:t>
                            </m:r>
                            <m:r>
                              <w:rPr>
                                <w:rFonts w:ascii="Cambria Math" w:eastAsia="Times New Roman" w:hAnsi="Cambria Math"/>
                                <w:kern w:val="0"/>
                                <w:lang w:eastAsia="en-IN"/>
                                <w14:ligatures w14:val="none"/>
                              </w:rPr>
                              <m:t>F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eastAsia="Times New Roman" w:hAnsi="Cambria Math"/>
                            <w:kern w:val="0"/>
                            <w:lang w:eastAsia="en-IN"/>
                            <w14:ligatures w14:val="none"/>
                          </w:rPr>
                          <m:t>4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540" w:type="dxa"/>
            <w:vAlign w:val="center"/>
          </w:tcPr>
          <w:p w14:paraId="0EAB3434" w14:textId="1E082F8B" w:rsidR="00F038D1" w:rsidRDefault="00F038D1" w:rsidP="00794B66">
            <w:pPr>
              <w:pStyle w:val="NormalWeb"/>
              <w:spacing w:line="360" w:lineRule="auto"/>
              <w:jc w:val="center"/>
            </w:pPr>
            <w:r>
              <w:t>(</w:t>
            </w:r>
            <w:r>
              <w:t>5</w:t>
            </w:r>
            <w:r>
              <w:t>)</w:t>
            </w:r>
          </w:p>
        </w:tc>
      </w:tr>
    </w:tbl>
    <w:p w14:paraId="72745A61" w14:textId="77777777" w:rsidR="001E4AB5" w:rsidRDefault="001E4AB5" w:rsidP="005D2112">
      <w:pPr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49A3C87F" w14:textId="5328E304" w:rsidR="005D2112" w:rsidRDefault="005D2112" w:rsidP="005D211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D69E3">
        <w:rPr>
          <w:rFonts w:ascii="Times New Roman" w:hAnsi="Times New Roman" w:cs="Times New Roman"/>
          <w:i/>
          <w:iCs/>
          <w:sz w:val="24"/>
          <w:szCs w:val="24"/>
        </w:rPr>
        <w:t xml:space="preserve">Mean curvature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iCs/>
                <w:kern w:val="0"/>
                <w:sz w:val="24"/>
                <w:szCs w:val="24"/>
                <w:lang w:eastAsia="en-IN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sz w:val="24"/>
                <w:szCs w:val="24"/>
                <w:lang w:eastAsia="en-IN"/>
                <w14:ligatures w14:val="none"/>
              </w:rPr>
              <m:t>K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sz w:val="24"/>
                <w:szCs w:val="24"/>
                <w:lang w:eastAsia="en-IN"/>
                <w14:ligatures w14:val="none"/>
              </w:rPr>
              <m:t>M</m:t>
            </m:r>
          </m:sub>
        </m:sSub>
      </m:oMath>
      <w:r w:rsidRPr="000D69E3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Pr="000D69E3">
        <w:rPr>
          <w:rFonts w:ascii="Times New Roman" w:hAnsi="Times New Roman" w:cs="Times New Roman"/>
          <w:sz w:val="24"/>
          <w:szCs w:val="24"/>
        </w:rPr>
        <w:t>Th</w:t>
      </w:r>
      <w:r w:rsidR="001E4AB5">
        <w:rPr>
          <w:rFonts w:ascii="Times New Roman" w:hAnsi="Times New Roman" w:cs="Times New Roman"/>
          <w:sz w:val="24"/>
          <w:szCs w:val="24"/>
        </w:rPr>
        <w:t>e mean curvature</w:t>
      </w:r>
      <w:r w:rsidRPr="000D69E3">
        <w:rPr>
          <w:rFonts w:ascii="Times New Roman" w:hAnsi="Times New Roman" w:cs="Times New Roman"/>
          <w:sz w:val="24"/>
          <w:szCs w:val="24"/>
        </w:rPr>
        <w:t xml:space="preserve"> is given by,</w:t>
      </w:r>
    </w:p>
    <w:p w14:paraId="2B4F7F56" w14:textId="77777777" w:rsidR="005D2112" w:rsidRDefault="005D2112" w:rsidP="005D211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47"/>
        <w:gridCol w:w="540"/>
      </w:tblGrid>
      <w:tr w:rsidR="00F038D1" w14:paraId="3C69ADAD" w14:textId="77777777" w:rsidTr="00794B66">
        <w:tc>
          <w:tcPr>
            <w:tcW w:w="8647" w:type="dxa"/>
            <w:vAlign w:val="center"/>
          </w:tcPr>
          <w:p w14:paraId="720BDB61" w14:textId="0B47AD93" w:rsidR="00F038D1" w:rsidRDefault="00F038D1" w:rsidP="00794B66">
            <w:pPr>
              <w:pStyle w:val="NormalWeb"/>
              <w:spacing w:line="360" w:lineRule="auto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kern w:val="0"/>
                        <w:lang w:eastAsia="en-IN"/>
                        <w14:ligatures w14:val="none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K</m:t>
                    </m:r>
                  </m:e>
                  <m:sub>
                    <m: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M</m:t>
                    </m:r>
                  </m:sub>
                </m:sSub>
                <m:r>
                  <w:rPr>
                    <w:rFonts w:ascii="Cambria Math" w:eastAsia="Times New Roman" w:hAnsi="Cambria Math"/>
                    <w:kern w:val="0"/>
                    <w:lang w:eastAsia="en-IN"/>
                    <w14:ligatures w14:val="none"/>
                  </w:rPr>
                  <m:t>=</m:t>
                </m:r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kern w:val="0"/>
                        <w:lang w:eastAsia="en-IN"/>
                        <w14:ligatures w14:val="none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∇</m:t>
                    </m:r>
                    <m: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F∙H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Times New Roman" w:hAnsi="Cambria Math"/>
                            <w:kern w:val="0"/>
                            <w:lang w:eastAsia="en-IN"/>
                            <w14:ligatures w14:val="none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/>
                            <w:kern w:val="0"/>
                            <w:lang w:eastAsia="en-IN"/>
                            <w14:ligatures w14:val="none"/>
                          </w:rPr>
                          <m:t>F</m:t>
                        </m:r>
                      </m:e>
                    </m:d>
                    <m: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∙</m:t>
                    </m:r>
                    <m:sSup>
                      <m:sSupPr>
                        <m:ctrlPr>
                          <w:rPr>
                            <w:rFonts w:ascii="Cambria Math" w:eastAsia="Times New Roman" w:hAnsi="Cambria Math"/>
                            <w:i/>
                            <w:kern w:val="0"/>
                            <w:lang w:eastAsia="en-IN"/>
                            <w14:ligatures w14:val="none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/>
                            <w:kern w:val="0"/>
                            <w:lang w:eastAsia="en-IN"/>
                            <w14:ligatures w14:val="none"/>
                          </w:rPr>
                          <m:t>∇</m:t>
                        </m:r>
                        <m:r>
                          <w:rPr>
                            <w:rFonts w:ascii="Cambria Math" w:eastAsia="Times New Roman" w:hAnsi="Cambria Math"/>
                            <w:kern w:val="0"/>
                            <w:lang w:eastAsia="en-IN"/>
                            <w14:ligatures w14:val="none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eastAsia="Times New Roman" w:hAnsi="Cambria Math"/>
                            <w:kern w:val="0"/>
                            <w:lang w:eastAsia="en-IN"/>
                            <w14:ligatures w14:val="none"/>
                          </w:rPr>
                          <m:t>T</m:t>
                        </m:r>
                      </m:sup>
                    </m:sSup>
                    <m: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eastAsia="Times New Roman" w:hAnsi="Cambria Math"/>
                            <w:i/>
                            <w:kern w:val="0"/>
                            <w:lang w:eastAsia="en-IN"/>
                            <w14:ligatures w14:val="none"/>
                          </w:rPr>
                        </m:ctrlPr>
                      </m:sSupPr>
                      <m:e>
                        <m:d>
                          <m:dPr>
                            <m:begChr m:val="|"/>
                            <m:endChr m:val="|"/>
                            <m:ctrlPr>
                              <w:rPr>
                                <w:rFonts w:ascii="Cambria Math" w:eastAsia="Times New Roman" w:hAnsi="Cambria Math"/>
                                <w:i/>
                                <w:kern w:val="0"/>
                                <w:lang w:eastAsia="en-IN"/>
                                <w14:ligatures w14:val="none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Times New Roman" w:hAnsi="Cambria Math"/>
                                <w:kern w:val="0"/>
                                <w:lang w:eastAsia="en-IN"/>
                                <w14:ligatures w14:val="none"/>
                              </w:rPr>
                              <m:t>F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eastAsia="Times New Roman" w:hAnsi="Cambria Math"/>
                            <w:kern w:val="0"/>
                            <w:lang w:eastAsia="en-IN"/>
                            <w14:ligatures w14:val="none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Trace[H]</m:t>
                    </m:r>
                  </m:num>
                  <m:den>
                    <m:r>
                      <w:rPr>
                        <w:rFonts w:ascii="Cambria Math" w:eastAsia="Times New Roman" w:hAnsi="Cambria Math"/>
                        <w:kern w:val="0"/>
                        <w:lang w:eastAsia="en-IN"/>
                        <w14:ligatures w14:val="none"/>
                      </w:rPr>
                      <m:t>2</m:t>
                    </m:r>
                    <m:sSup>
                      <m:sSupPr>
                        <m:ctrlPr>
                          <w:rPr>
                            <w:rFonts w:ascii="Cambria Math" w:eastAsia="Times New Roman" w:hAnsi="Cambria Math"/>
                            <w:i/>
                            <w:kern w:val="0"/>
                            <w:lang w:eastAsia="en-IN"/>
                            <w14:ligatures w14:val="none"/>
                          </w:rPr>
                        </m:ctrlPr>
                      </m:sSupPr>
                      <m:e>
                        <m:d>
                          <m:dPr>
                            <m:begChr m:val="|"/>
                            <m:endChr m:val="|"/>
                            <m:ctrlPr>
                              <w:rPr>
                                <w:rFonts w:ascii="Cambria Math" w:eastAsia="Times New Roman" w:hAnsi="Cambria Math"/>
                                <w:i/>
                                <w:kern w:val="0"/>
                                <w:lang w:eastAsia="en-IN"/>
                                <w14:ligatures w14:val="none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/>
                                <w:kern w:val="0"/>
                                <w:lang w:eastAsia="en-IN"/>
                                <w14:ligatures w14:val="none"/>
                              </w:rPr>
                              <m:t>∇</m:t>
                            </m:r>
                            <m:r>
                              <w:rPr>
                                <w:rFonts w:ascii="Cambria Math" w:eastAsia="Times New Roman" w:hAnsi="Cambria Math"/>
                                <w:kern w:val="0"/>
                                <w:lang w:eastAsia="en-IN"/>
                                <w14:ligatures w14:val="none"/>
                              </w:rPr>
                              <m:t>F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eastAsia="Times New Roman" w:hAnsi="Cambria Math"/>
                            <w:kern w:val="0"/>
                            <w:lang w:eastAsia="en-IN"/>
                            <w14:ligatures w14:val="none"/>
                          </w:rPr>
                          <m:t>3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540" w:type="dxa"/>
            <w:vAlign w:val="center"/>
          </w:tcPr>
          <w:p w14:paraId="4BEC1EE2" w14:textId="77777777" w:rsidR="00F038D1" w:rsidRDefault="00F038D1" w:rsidP="00794B66">
            <w:pPr>
              <w:pStyle w:val="NormalWeb"/>
              <w:spacing w:line="360" w:lineRule="auto"/>
              <w:jc w:val="center"/>
            </w:pPr>
            <w:r>
              <w:t>(5)</w:t>
            </w:r>
          </w:p>
        </w:tc>
      </w:tr>
    </w:tbl>
    <w:p w14:paraId="1B7EFF10" w14:textId="77777777" w:rsidR="00F038D1" w:rsidRDefault="00F038D1" w:rsidP="005D211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8454E53" w14:textId="5E839B79" w:rsidR="00AC21AC" w:rsidRDefault="00BA57D9" w:rsidP="007836CE">
      <w:pPr>
        <w:pStyle w:val="NormalWeb"/>
        <w:spacing w:line="360" w:lineRule="auto"/>
        <w:jc w:val="both"/>
      </w:pPr>
      <w:r>
        <w:t>It should be noted that K</w:t>
      </w:r>
      <w:r w:rsidRPr="00BA57D9">
        <w:rPr>
          <w:vertAlign w:val="subscript"/>
        </w:rPr>
        <w:t>G</w:t>
      </w:r>
      <w:r>
        <w:t xml:space="preserve"> does not depend on the </w:t>
      </w:r>
      <w:r w:rsidR="00BE3FB6">
        <w:t>direction of the unit normal, whereas K</w:t>
      </w:r>
      <w:r w:rsidR="00BE3FB6" w:rsidRPr="005A3F52">
        <w:rPr>
          <w:vertAlign w:val="subscript"/>
        </w:rPr>
        <w:t>M</w:t>
      </w:r>
      <w:r w:rsidR="00BE3FB6">
        <w:t xml:space="preserve"> depends on </w:t>
      </w:r>
      <w:r w:rsidR="0040574E" w:rsidRPr="0040574E">
        <w:t>the</w:t>
      </w:r>
      <w:r w:rsidR="0040574E">
        <w:t xml:space="preserve"> </w:t>
      </w:r>
      <w:r w:rsidR="0040574E" w:rsidRPr="0040574E">
        <w:t>direction</w:t>
      </w:r>
      <w:r w:rsidR="0040574E">
        <w:t xml:space="preserve"> </w:t>
      </w:r>
      <w:r w:rsidR="0040574E" w:rsidRPr="0040574E">
        <w:t>of</w:t>
      </w:r>
      <w:r w:rsidR="0040574E">
        <w:t xml:space="preserve"> </w:t>
      </w:r>
      <w:r w:rsidR="0040574E" w:rsidRPr="0040574E">
        <w:t>the</w:t>
      </w:r>
      <w:r w:rsidR="0040574E">
        <w:t xml:space="preserve"> </w:t>
      </w:r>
      <w:r w:rsidR="0040574E" w:rsidRPr="0040574E">
        <w:t>unit</w:t>
      </w:r>
      <w:r w:rsidR="0040574E">
        <w:t xml:space="preserve"> </w:t>
      </w:r>
      <w:r w:rsidR="0040574E" w:rsidRPr="0040574E">
        <w:t>normal</w:t>
      </w:r>
      <w:r w:rsidR="00BE3FB6">
        <w:t xml:space="preserve">. </w:t>
      </w:r>
      <w:r w:rsidR="00C07DA1">
        <w:t xml:space="preserve">In the present computation, the unit normal to the RBC surface is chosen in the outward direction. </w:t>
      </w:r>
    </w:p>
    <w:p w14:paraId="5968EE7F" w14:textId="77777777" w:rsidR="005A3F52" w:rsidRDefault="005A3F52" w:rsidP="00606F7A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25C346A" w14:textId="77777777" w:rsidR="005A3F52" w:rsidRDefault="005A3F52" w:rsidP="00606F7A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C37AA29" w14:textId="29927340" w:rsidR="00606F7A" w:rsidRPr="005164FA" w:rsidRDefault="00606F7A" w:rsidP="00606F7A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164FA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07B5B426" w14:textId="77777777" w:rsidR="00F139AE" w:rsidRPr="00F139AE" w:rsidRDefault="00F139AE" w:rsidP="005A3F52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>
        <w:rPr>
          <w:rFonts w:cs="Times New Roman"/>
          <w:b/>
          <w:bCs/>
          <w:sz w:val="24"/>
          <w:szCs w:val="24"/>
        </w:rPr>
        <w:fldChar w:fldCharType="begin"/>
      </w:r>
      <w:r>
        <w:rPr>
          <w:rFonts w:cs="Times New Roman"/>
          <w:b/>
          <w:bCs/>
          <w:sz w:val="24"/>
          <w:szCs w:val="24"/>
        </w:rPr>
        <w:instrText xml:space="preserve"> ADDIN ZOTERO_BIBL {"uncited":[],"omitted":[],"custom":[]} CSL_BIBLIOGRAPHY </w:instrText>
      </w:r>
      <w:r>
        <w:rPr>
          <w:rFonts w:cs="Times New Roman"/>
          <w:b/>
          <w:bCs/>
          <w:sz w:val="24"/>
          <w:szCs w:val="24"/>
        </w:rPr>
        <w:fldChar w:fldCharType="separate"/>
      </w:r>
      <w:r w:rsidRPr="00F139AE">
        <w:rPr>
          <w:rFonts w:ascii="Times New Roman" w:hAnsi="Times New Roman" w:cs="Times New Roman"/>
          <w:sz w:val="24"/>
        </w:rPr>
        <w:t>[1]</w:t>
      </w:r>
      <w:r w:rsidRPr="00F139AE">
        <w:rPr>
          <w:rFonts w:ascii="Times New Roman" w:hAnsi="Times New Roman" w:cs="Times New Roman"/>
          <w:sz w:val="24"/>
        </w:rPr>
        <w:tab/>
        <w:t>Modern Differential Geometry of Curves and Surfaces with Mathematica, Third Edition, Chapman and Hall/CRC, 2017. https://doi.org/10.1201/9781315276038.</w:t>
      </w:r>
    </w:p>
    <w:p w14:paraId="60CCD0C6" w14:textId="2EA5BA62" w:rsidR="00F139AE" w:rsidRPr="00F139AE" w:rsidRDefault="00F139AE" w:rsidP="00F139AE">
      <w:pPr>
        <w:pStyle w:val="Bibliography"/>
        <w:rPr>
          <w:rFonts w:ascii="Times New Roman" w:hAnsi="Times New Roman" w:cs="Times New Roman"/>
          <w:sz w:val="24"/>
        </w:rPr>
      </w:pPr>
      <w:r w:rsidRPr="00F139AE">
        <w:rPr>
          <w:rFonts w:ascii="Times New Roman" w:hAnsi="Times New Roman" w:cs="Times New Roman"/>
          <w:sz w:val="24"/>
        </w:rPr>
        <w:t>[2]</w:t>
      </w:r>
      <w:r w:rsidRPr="00F139AE">
        <w:rPr>
          <w:rFonts w:ascii="Times New Roman" w:hAnsi="Times New Roman" w:cs="Times New Roman"/>
          <w:sz w:val="24"/>
        </w:rPr>
        <w:tab/>
        <w:t>R. Goldman, Curvature formulas for implicit curves and surfaces, Computer</w:t>
      </w:r>
      <w:r w:rsidR="0089245A">
        <w:rPr>
          <w:rFonts w:ascii="Times New Roman" w:hAnsi="Times New Roman" w:cs="Times New Roman"/>
          <w:sz w:val="24"/>
        </w:rPr>
        <w:t xml:space="preserve"> </w:t>
      </w:r>
      <w:r w:rsidRPr="00F139AE">
        <w:rPr>
          <w:rFonts w:ascii="Times New Roman" w:hAnsi="Times New Roman" w:cs="Times New Roman"/>
          <w:sz w:val="24"/>
        </w:rPr>
        <w:t>Aided Geometric Design 22 (2005) 632–658. https://doi.org/10.1016/j.cagd.2005.06.005.</w:t>
      </w:r>
    </w:p>
    <w:p w14:paraId="0FFBF5FD" w14:textId="4794BE48" w:rsidR="003339C5" w:rsidRPr="005164FA" w:rsidRDefault="00F139AE" w:rsidP="0016600B">
      <w:pPr>
        <w:pStyle w:val="Bibliography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5A813925" w14:textId="3B549B14" w:rsidR="003339C5" w:rsidRPr="005164FA" w:rsidRDefault="003339C5" w:rsidP="0084617B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sectPr w:rsidR="003339C5" w:rsidRPr="005164FA" w:rsidSect="00B61709">
      <w:footerReference w:type="default" r:id="rId8"/>
      <w:footnotePr>
        <w:numFmt w:val="chicago"/>
      </w:footnotePr>
      <w:pgSz w:w="11906" w:h="16838"/>
      <w:pgMar w:top="1440" w:right="1274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A50528E" w14:textId="77777777" w:rsidR="008C64ED" w:rsidRDefault="008C64ED" w:rsidP="005A326E">
      <w:pPr>
        <w:spacing w:after="0" w:line="240" w:lineRule="auto"/>
      </w:pPr>
      <w:r>
        <w:separator/>
      </w:r>
    </w:p>
  </w:endnote>
  <w:endnote w:type="continuationSeparator" w:id="0">
    <w:p w14:paraId="11729C2B" w14:textId="77777777" w:rsidR="008C64ED" w:rsidRDefault="008C64ED" w:rsidP="005A326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hruti">
    <w:panose1 w:val="020B0502040204020203"/>
    <w:charset w:val="00"/>
    <w:family w:val="swiss"/>
    <w:pitch w:val="variable"/>
    <w:sig w:usb0="0004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atha">
    <w:panose1 w:val="02000400000000000000"/>
    <w:charset w:val="00"/>
    <w:family w:val="swiss"/>
    <w:pitch w:val="variable"/>
    <w:sig w:usb0="001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TMI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755518709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090A9667" w14:textId="2AF3E3EF" w:rsidR="00695F24" w:rsidRPr="007866EC" w:rsidRDefault="00695F24">
        <w:pPr>
          <w:pStyle w:val="Footer"/>
          <w:jc w:val="right"/>
          <w:rPr>
            <w:rFonts w:ascii="Times New Roman" w:hAnsi="Times New Roman" w:cs="Times New Roman"/>
          </w:rPr>
        </w:pPr>
        <w:r w:rsidRPr="007866EC">
          <w:rPr>
            <w:rFonts w:ascii="Times New Roman" w:hAnsi="Times New Roman" w:cs="Times New Roman"/>
          </w:rPr>
          <w:fldChar w:fldCharType="begin"/>
        </w:r>
        <w:r w:rsidRPr="007866EC">
          <w:rPr>
            <w:rFonts w:ascii="Times New Roman" w:hAnsi="Times New Roman" w:cs="Times New Roman"/>
          </w:rPr>
          <w:instrText xml:space="preserve"> PAGE   \* MERGEFORMAT </w:instrText>
        </w:r>
        <w:r w:rsidRPr="007866EC">
          <w:rPr>
            <w:rFonts w:ascii="Times New Roman" w:hAnsi="Times New Roman" w:cs="Times New Roman"/>
          </w:rPr>
          <w:fldChar w:fldCharType="separate"/>
        </w:r>
        <w:r w:rsidRPr="007866EC">
          <w:rPr>
            <w:rFonts w:ascii="Times New Roman" w:hAnsi="Times New Roman" w:cs="Times New Roman"/>
            <w:noProof/>
          </w:rPr>
          <w:t>2</w:t>
        </w:r>
        <w:r w:rsidRPr="007866EC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48C44F49" w14:textId="77777777" w:rsidR="00695F24" w:rsidRDefault="00695F2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185F11F" w14:textId="77777777" w:rsidR="008C64ED" w:rsidRDefault="008C64ED" w:rsidP="005A326E">
      <w:pPr>
        <w:spacing w:after="0" w:line="240" w:lineRule="auto"/>
      </w:pPr>
      <w:r>
        <w:separator/>
      </w:r>
    </w:p>
  </w:footnote>
  <w:footnote w:type="continuationSeparator" w:id="0">
    <w:p w14:paraId="09831F7B" w14:textId="77777777" w:rsidR="008C64ED" w:rsidRDefault="008C64ED" w:rsidP="005A326E">
      <w:pPr>
        <w:spacing w:after="0" w:line="240" w:lineRule="auto"/>
      </w:pPr>
      <w:r>
        <w:continuationSeparator/>
      </w:r>
    </w:p>
  </w:footnote>
  <w:footnote w:id="1">
    <w:p w14:paraId="7E07851D" w14:textId="32A95A14" w:rsidR="005A326E" w:rsidRPr="0014059C" w:rsidRDefault="005A326E" w:rsidP="005A326E">
      <w:pPr>
        <w:pStyle w:val="FootnoteText"/>
        <w:rPr>
          <w:lang w:val="en-IN"/>
        </w:rPr>
      </w:pPr>
      <w:r w:rsidRPr="00E17F95">
        <w:rPr>
          <w:rStyle w:val="FootnoteReference"/>
        </w:rPr>
        <w:footnoteRef/>
      </w:r>
      <w:r w:rsidRPr="0014059C">
        <w:rPr>
          <w:lang w:val="en-IN"/>
        </w:rPr>
        <w:t xml:space="preserve"> Corresponding Authors: </w:t>
      </w:r>
      <w:hyperlink r:id="rId1" w:history="1">
        <w:r w:rsidRPr="0014059C">
          <w:rPr>
            <w:rStyle w:val="Hyperlink"/>
            <w:lang w:val="en-IN"/>
          </w:rPr>
          <w:t>gauravbhabhor@spuvvn.edu</w:t>
        </w:r>
      </w:hyperlink>
      <w:r w:rsidRPr="0014059C">
        <w:rPr>
          <w:lang w:val="en-IN"/>
        </w:rPr>
        <w:t xml:space="preserve">, </w:t>
      </w:r>
    </w:p>
  </w:footnote>
  <w:footnote w:id="2">
    <w:p w14:paraId="6EEC9245" w14:textId="25F179E0" w:rsidR="00E82C40" w:rsidRPr="00E82C40" w:rsidRDefault="00E82C40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hyperlink r:id="rId2" w:history="1">
        <w:r w:rsidRPr="00EC21E6">
          <w:rPr>
            <w:rStyle w:val="Hyperlink"/>
            <w:lang w:val="en-IN"/>
          </w:rPr>
          <w:t>knlad-phy@spuvvn.edu</w:t>
        </w:r>
      </w:hyperlink>
      <w:r>
        <w:rPr>
          <w:lang w:val="en-IN"/>
        </w:rPr>
        <w:t xml:space="preserve">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A9A712A"/>
    <w:multiLevelType w:val="multilevel"/>
    <w:tmpl w:val="4030E3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0F154C11"/>
    <w:multiLevelType w:val="hybridMultilevel"/>
    <w:tmpl w:val="D7E4CCE2"/>
    <w:lvl w:ilvl="0" w:tplc="40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080" w:hanging="360"/>
      </w:pPr>
    </w:lvl>
    <w:lvl w:ilvl="2" w:tplc="4009001B" w:tentative="1">
      <w:start w:val="1"/>
      <w:numFmt w:val="lowerRoman"/>
      <w:lvlText w:val="%3."/>
      <w:lvlJc w:val="right"/>
      <w:pPr>
        <w:ind w:left="1800" w:hanging="180"/>
      </w:pPr>
    </w:lvl>
    <w:lvl w:ilvl="3" w:tplc="4009000F" w:tentative="1">
      <w:start w:val="1"/>
      <w:numFmt w:val="decimal"/>
      <w:lvlText w:val="%4."/>
      <w:lvlJc w:val="left"/>
      <w:pPr>
        <w:ind w:left="2520" w:hanging="360"/>
      </w:pPr>
    </w:lvl>
    <w:lvl w:ilvl="4" w:tplc="40090019" w:tentative="1">
      <w:start w:val="1"/>
      <w:numFmt w:val="lowerLetter"/>
      <w:lvlText w:val="%5."/>
      <w:lvlJc w:val="left"/>
      <w:pPr>
        <w:ind w:left="3240" w:hanging="360"/>
      </w:pPr>
    </w:lvl>
    <w:lvl w:ilvl="5" w:tplc="4009001B" w:tentative="1">
      <w:start w:val="1"/>
      <w:numFmt w:val="lowerRoman"/>
      <w:lvlText w:val="%6."/>
      <w:lvlJc w:val="right"/>
      <w:pPr>
        <w:ind w:left="3960" w:hanging="180"/>
      </w:pPr>
    </w:lvl>
    <w:lvl w:ilvl="6" w:tplc="4009000F" w:tentative="1">
      <w:start w:val="1"/>
      <w:numFmt w:val="decimal"/>
      <w:lvlText w:val="%7."/>
      <w:lvlJc w:val="left"/>
      <w:pPr>
        <w:ind w:left="4680" w:hanging="360"/>
      </w:pPr>
    </w:lvl>
    <w:lvl w:ilvl="7" w:tplc="40090019" w:tentative="1">
      <w:start w:val="1"/>
      <w:numFmt w:val="lowerLetter"/>
      <w:lvlText w:val="%8."/>
      <w:lvlJc w:val="left"/>
      <w:pPr>
        <w:ind w:left="5400" w:hanging="360"/>
      </w:pPr>
    </w:lvl>
    <w:lvl w:ilvl="8" w:tplc="4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169513D3"/>
    <w:multiLevelType w:val="multilevel"/>
    <w:tmpl w:val="857431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35C91C45"/>
    <w:multiLevelType w:val="multilevel"/>
    <w:tmpl w:val="55CAAD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45052626"/>
    <w:multiLevelType w:val="hybridMultilevel"/>
    <w:tmpl w:val="02A27E80"/>
    <w:lvl w:ilvl="0" w:tplc="CFE4116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080" w:hanging="360"/>
      </w:pPr>
    </w:lvl>
    <w:lvl w:ilvl="2" w:tplc="4009001B" w:tentative="1">
      <w:start w:val="1"/>
      <w:numFmt w:val="lowerRoman"/>
      <w:lvlText w:val="%3."/>
      <w:lvlJc w:val="right"/>
      <w:pPr>
        <w:ind w:left="1800" w:hanging="180"/>
      </w:pPr>
    </w:lvl>
    <w:lvl w:ilvl="3" w:tplc="4009000F" w:tentative="1">
      <w:start w:val="1"/>
      <w:numFmt w:val="decimal"/>
      <w:lvlText w:val="%4."/>
      <w:lvlJc w:val="left"/>
      <w:pPr>
        <w:ind w:left="2520" w:hanging="360"/>
      </w:pPr>
    </w:lvl>
    <w:lvl w:ilvl="4" w:tplc="40090019" w:tentative="1">
      <w:start w:val="1"/>
      <w:numFmt w:val="lowerLetter"/>
      <w:lvlText w:val="%5."/>
      <w:lvlJc w:val="left"/>
      <w:pPr>
        <w:ind w:left="3240" w:hanging="360"/>
      </w:pPr>
    </w:lvl>
    <w:lvl w:ilvl="5" w:tplc="4009001B" w:tentative="1">
      <w:start w:val="1"/>
      <w:numFmt w:val="lowerRoman"/>
      <w:lvlText w:val="%6."/>
      <w:lvlJc w:val="right"/>
      <w:pPr>
        <w:ind w:left="3960" w:hanging="180"/>
      </w:pPr>
    </w:lvl>
    <w:lvl w:ilvl="6" w:tplc="4009000F" w:tentative="1">
      <w:start w:val="1"/>
      <w:numFmt w:val="decimal"/>
      <w:lvlText w:val="%7."/>
      <w:lvlJc w:val="left"/>
      <w:pPr>
        <w:ind w:left="4680" w:hanging="360"/>
      </w:pPr>
    </w:lvl>
    <w:lvl w:ilvl="7" w:tplc="40090019" w:tentative="1">
      <w:start w:val="1"/>
      <w:numFmt w:val="lowerLetter"/>
      <w:lvlText w:val="%8."/>
      <w:lvlJc w:val="left"/>
      <w:pPr>
        <w:ind w:left="5400" w:hanging="360"/>
      </w:pPr>
    </w:lvl>
    <w:lvl w:ilvl="8" w:tplc="4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495C0038"/>
    <w:multiLevelType w:val="hybridMultilevel"/>
    <w:tmpl w:val="C95411AE"/>
    <w:lvl w:ilvl="0" w:tplc="40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080" w:hanging="360"/>
      </w:pPr>
    </w:lvl>
    <w:lvl w:ilvl="2" w:tplc="4009001B" w:tentative="1">
      <w:start w:val="1"/>
      <w:numFmt w:val="lowerRoman"/>
      <w:lvlText w:val="%3."/>
      <w:lvlJc w:val="right"/>
      <w:pPr>
        <w:ind w:left="1800" w:hanging="180"/>
      </w:pPr>
    </w:lvl>
    <w:lvl w:ilvl="3" w:tplc="4009000F" w:tentative="1">
      <w:start w:val="1"/>
      <w:numFmt w:val="decimal"/>
      <w:lvlText w:val="%4."/>
      <w:lvlJc w:val="left"/>
      <w:pPr>
        <w:ind w:left="2520" w:hanging="360"/>
      </w:pPr>
    </w:lvl>
    <w:lvl w:ilvl="4" w:tplc="40090019" w:tentative="1">
      <w:start w:val="1"/>
      <w:numFmt w:val="lowerLetter"/>
      <w:lvlText w:val="%5."/>
      <w:lvlJc w:val="left"/>
      <w:pPr>
        <w:ind w:left="3240" w:hanging="360"/>
      </w:pPr>
    </w:lvl>
    <w:lvl w:ilvl="5" w:tplc="4009001B" w:tentative="1">
      <w:start w:val="1"/>
      <w:numFmt w:val="lowerRoman"/>
      <w:lvlText w:val="%6."/>
      <w:lvlJc w:val="right"/>
      <w:pPr>
        <w:ind w:left="3960" w:hanging="180"/>
      </w:pPr>
    </w:lvl>
    <w:lvl w:ilvl="6" w:tplc="4009000F" w:tentative="1">
      <w:start w:val="1"/>
      <w:numFmt w:val="decimal"/>
      <w:lvlText w:val="%7."/>
      <w:lvlJc w:val="left"/>
      <w:pPr>
        <w:ind w:left="4680" w:hanging="360"/>
      </w:pPr>
    </w:lvl>
    <w:lvl w:ilvl="7" w:tplc="40090019" w:tentative="1">
      <w:start w:val="1"/>
      <w:numFmt w:val="lowerLetter"/>
      <w:lvlText w:val="%8."/>
      <w:lvlJc w:val="left"/>
      <w:pPr>
        <w:ind w:left="5400" w:hanging="360"/>
      </w:pPr>
    </w:lvl>
    <w:lvl w:ilvl="8" w:tplc="4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4E153142"/>
    <w:multiLevelType w:val="hybridMultilevel"/>
    <w:tmpl w:val="D290747C"/>
    <w:lvl w:ilvl="0" w:tplc="4E86C946">
      <w:start w:val="1"/>
      <w:numFmt w:val="lowerRoman"/>
      <w:lvlText w:val="(%1)"/>
      <w:lvlJc w:val="left"/>
      <w:pPr>
        <w:ind w:left="240" w:hanging="720"/>
      </w:pPr>
      <w:rPr>
        <w:rFonts w:hint="default"/>
        <w:i/>
        <w:iCs/>
      </w:rPr>
    </w:lvl>
    <w:lvl w:ilvl="1" w:tplc="40090019">
      <w:start w:val="1"/>
      <w:numFmt w:val="lowerLetter"/>
      <w:lvlText w:val="%2."/>
      <w:lvlJc w:val="left"/>
      <w:pPr>
        <w:ind w:left="600" w:hanging="360"/>
      </w:pPr>
    </w:lvl>
    <w:lvl w:ilvl="2" w:tplc="4009001B" w:tentative="1">
      <w:start w:val="1"/>
      <w:numFmt w:val="lowerRoman"/>
      <w:lvlText w:val="%3."/>
      <w:lvlJc w:val="right"/>
      <w:pPr>
        <w:ind w:left="1320" w:hanging="180"/>
      </w:pPr>
    </w:lvl>
    <w:lvl w:ilvl="3" w:tplc="4009000F" w:tentative="1">
      <w:start w:val="1"/>
      <w:numFmt w:val="decimal"/>
      <w:lvlText w:val="%4."/>
      <w:lvlJc w:val="left"/>
      <w:pPr>
        <w:ind w:left="2040" w:hanging="360"/>
      </w:pPr>
    </w:lvl>
    <w:lvl w:ilvl="4" w:tplc="40090019" w:tentative="1">
      <w:start w:val="1"/>
      <w:numFmt w:val="lowerLetter"/>
      <w:lvlText w:val="%5."/>
      <w:lvlJc w:val="left"/>
      <w:pPr>
        <w:ind w:left="2760" w:hanging="360"/>
      </w:pPr>
    </w:lvl>
    <w:lvl w:ilvl="5" w:tplc="4009001B" w:tentative="1">
      <w:start w:val="1"/>
      <w:numFmt w:val="lowerRoman"/>
      <w:lvlText w:val="%6."/>
      <w:lvlJc w:val="right"/>
      <w:pPr>
        <w:ind w:left="3480" w:hanging="180"/>
      </w:pPr>
    </w:lvl>
    <w:lvl w:ilvl="6" w:tplc="4009000F" w:tentative="1">
      <w:start w:val="1"/>
      <w:numFmt w:val="decimal"/>
      <w:lvlText w:val="%7."/>
      <w:lvlJc w:val="left"/>
      <w:pPr>
        <w:ind w:left="4200" w:hanging="360"/>
      </w:pPr>
    </w:lvl>
    <w:lvl w:ilvl="7" w:tplc="40090019" w:tentative="1">
      <w:start w:val="1"/>
      <w:numFmt w:val="lowerLetter"/>
      <w:lvlText w:val="%8."/>
      <w:lvlJc w:val="left"/>
      <w:pPr>
        <w:ind w:left="4920" w:hanging="360"/>
      </w:pPr>
    </w:lvl>
    <w:lvl w:ilvl="8" w:tplc="4009001B" w:tentative="1">
      <w:start w:val="1"/>
      <w:numFmt w:val="lowerRoman"/>
      <w:lvlText w:val="%9."/>
      <w:lvlJc w:val="right"/>
      <w:pPr>
        <w:ind w:left="5640" w:hanging="180"/>
      </w:pPr>
    </w:lvl>
  </w:abstractNum>
  <w:abstractNum w:abstractNumId="7" w15:restartNumberingAfterBreak="0">
    <w:nsid w:val="52B93D9A"/>
    <w:multiLevelType w:val="multilevel"/>
    <w:tmpl w:val="136A385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54EB126C"/>
    <w:multiLevelType w:val="multilevel"/>
    <w:tmpl w:val="F9A281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" w15:restartNumberingAfterBreak="0">
    <w:nsid w:val="5D333105"/>
    <w:multiLevelType w:val="multilevel"/>
    <w:tmpl w:val="9588ED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" w15:restartNumberingAfterBreak="0">
    <w:nsid w:val="5F9D66D6"/>
    <w:multiLevelType w:val="multilevel"/>
    <w:tmpl w:val="D0AC11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" w15:restartNumberingAfterBreak="0">
    <w:nsid w:val="656E047A"/>
    <w:multiLevelType w:val="multilevel"/>
    <w:tmpl w:val="EFD07E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 w15:restartNumberingAfterBreak="0">
    <w:nsid w:val="78594C24"/>
    <w:multiLevelType w:val="multilevel"/>
    <w:tmpl w:val="7D080F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3" w15:restartNumberingAfterBreak="0">
    <w:nsid w:val="7D770508"/>
    <w:multiLevelType w:val="multilevel"/>
    <w:tmpl w:val="787818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 w16cid:durableId="464811798">
    <w:abstractNumId w:val="5"/>
  </w:num>
  <w:num w:numId="2" w16cid:durableId="97870712">
    <w:abstractNumId w:val="6"/>
  </w:num>
  <w:num w:numId="3" w16cid:durableId="485710640">
    <w:abstractNumId w:val="8"/>
  </w:num>
  <w:num w:numId="4" w16cid:durableId="559752735">
    <w:abstractNumId w:val="2"/>
  </w:num>
  <w:num w:numId="5" w16cid:durableId="1517041177">
    <w:abstractNumId w:val="10"/>
  </w:num>
  <w:num w:numId="6" w16cid:durableId="2098162185">
    <w:abstractNumId w:val="13"/>
  </w:num>
  <w:num w:numId="7" w16cid:durableId="1349718468">
    <w:abstractNumId w:val="3"/>
  </w:num>
  <w:num w:numId="8" w16cid:durableId="241793208">
    <w:abstractNumId w:val="9"/>
  </w:num>
  <w:num w:numId="9" w16cid:durableId="1824813573">
    <w:abstractNumId w:val="7"/>
  </w:num>
  <w:num w:numId="10" w16cid:durableId="489445531">
    <w:abstractNumId w:val="11"/>
  </w:num>
  <w:num w:numId="11" w16cid:durableId="568661144">
    <w:abstractNumId w:val="12"/>
  </w:num>
  <w:num w:numId="12" w16cid:durableId="1944681206">
    <w:abstractNumId w:val="0"/>
  </w:num>
  <w:num w:numId="13" w16cid:durableId="635916552">
    <w:abstractNumId w:val="4"/>
  </w:num>
  <w:num w:numId="14" w16cid:durableId="210646225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footnotePr>
    <w:numFmt w:val="chicago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21E2A"/>
    <w:rsid w:val="00000230"/>
    <w:rsid w:val="00000EA1"/>
    <w:rsid w:val="000017FA"/>
    <w:rsid w:val="00001CCE"/>
    <w:rsid w:val="0000279B"/>
    <w:rsid w:val="0000313E"/>
    <w:rsid w:val="0000384B"/>
    <w:rsid w:val="00004D96"/>
    <w:rsid w:val="00004E3E"/>
    <w:rsid w:val="0000510D"/>
    <w:rsid w:val="00005305"/>
    <w:rsid w:val="00005895"/>
    <w:rsid w:val="00006A9F"/>
    <w:rsid w:val="00010033"/>
    <w:rsid w:val="000118A9"/>
    <w:rsid w:val="00011E1C"/>
    <w:rsid w:val="0001345C"/>
    <w:rsid w:val="00013E38"/>
    <w:rsid w:val="00014AFF"/>
    <w:rsid w:val="00015704"/>
    <w:rsid w:val="00015E57"/>
    <w:rsid w:val="0001638B"/>
    <w:rsid w:val="00017955"/>
    <w:rsid w:val="0002032A"/>
    <w:rsid w:val="00020BB4"/>
    <w:rsid w:val="00020E2F"/>
    <w:rsid w:val="000222C5"/>
    <w:rsid w:val="0002296C"/>
    <w:rsid w:val="00022B24"/>
    <w:rsid w:val="00024DB9"/>
    <w:rsid w:val="00026ACF"/>
    <w:rsid w:val="00027482"/>
    <w:rsid w:val="000274CF"/>
    <w:rsid w:val="00027E6B"/>
    <w:rsid w:val="00027F78"/>
    <w:rsid w:val="00031673"/>
    <w:rsid w:val="00031E23"/>
    <w:rsid w:val="00033493"/>
    <w:rsid w:val="0003388A"/>
    <w:rsid w:val="000344E4"/>
    <w:rsid w:val="00034749"/>
    <w:rsid w:val="00035295"/>
    <w:rsid w:val="00036805"/>
    <w:rsid w:val="00036A2F"/>
    <w:rsid w:val="00041807"/>
    <w:rsid w:val="00041D4E"/>
    <w:rsid w:val="0004290C"/>
    <w:rsid w:val="00045526"/>
    <w:rsid w:val="00045AA3"/>
    <w:rsid w:val="00045BE2"/>
    <w:rsid w:val="00045CC0"/>
    <w:rsid w:val="00045FC4"/>
    <w:rsid w:val="00046970"/>
    <w:rsid w:val="000476C7"/>
    <w:rsid w:val="000477A1"/>
    <w:rsid w:val="000477F2"/>
    <w:rsid w:val="0005020E"/>
    <w:rsid w:val="00050FCD"/>
    <w:rsid w:val="00052CFA"/>
    <w:rsid w:val="00053866"/>
    <w:rsid w:val="00054340"/>
    <w:rsid w:val="000559D7"/>
    <w:rsid w:val="00055BB0"/>
    <w:rsid w:val="000571AB"/>
    <w:rsid w:val="000575BD"/>
    <w:rsid w:val="00057D9E"/>
    <w:rsid w:val="00057E2C"/>
    <w:rsid w:val="00060241"/>
    <w:rsid w:val="0006136B"/>
    <w:rsid w:val="0006138E"/>
    <w:rsid w:val="00061E50"/>
    <w:rsid w:val="0006209E"/>
    <w:rsid w:val="00064EB2"/>
    <w:rsid w:val="0006523B"/>
    <w:rsid w:val="0006650D"/>
    <w:rsid w:val="00066B4F"/>
    <w:rsid w:val="00067AD6"/>
    <w:rsid w:val="000710DC"/>
    <w:rsid w:val="000713D4"/>
    <w:rsid w:val="0007157F"/>
    <w:rsid w:val="0007175F"/>
    <w:rsid w:val="000722AD"/>
    <w:rsid w:val="000724E5"/>
    <w:rsid w:val="000739A3"/>
    <w:rsid w:val="00074970"/>
    <w:rsid w:val="0007634A"/>
    <w:rsid w:val="0007641E"/>
    <w:rsid w:val="00076B68"/>
    <w:rsid w:val="00077734"/>
    <w:rsid w:val="00080069"/>
    <w:rsid w:val="00080B34"/>
    <w:rsid w:val="00080DD3"/>
    <w:rsid w:val="00081167"/>
    <w:rsid w:val="000812C3"/>
    <w:rsid w:val="000816D7"/>
    <w:rsid w:val="00081FE6"/>
    <w:rsid w:val="00083A5C"/>
    <w:rsid w:val="000841F4"/>
    <w:rsid w:val="000850A1"/>
    <w:rsid w:val="0008532B"/>
    <w:rsid w:val="000860D8"/>
    <w:rsid w:val="000864BE"/>
    <w:rsid w:val="00086A11"/>
    <w:rsid w:val="00086D8C"/>
    <w:rsid w:val="00086F10"/>
    <w:rsid w:val="000872AE"/>
    <w:rsid w:val="000909C7"/>
    <w:rsid w:val="00091828"/>
    <w:rsid w:val="00093A2E"/>
    <w:rsid w:val="00094988"/>
    <w:rsid w:val="00095665"/>
    <w:rsid w:val="000959B7"/>
    <w:rsid w:val="000976D1"/>
    <w:rsid w:val="000977A7"/>
    <w:rsid w:val="00097AC2"/>
    <w:rsid w:val="00097FCD"/>
    <w:rsid w:val="000A05B9"/>
    <w:rsid w:val="000A12E7"/>
    <w:rsid w:val="000A245B"/>
    <w:rsid w:val="000A2B51"/>
    <w:rsid w:val="000A31FA"/>
    <w:rsid w:val="000A3268"/>
    <w:rsid w:val="000A33F8"/>
    <w:rsid w:val="000A4EBB"/>
    <w:rsid w:val="000A5A49"/>
    <w:rsid w:val="000A6134"/>
    <w:rsid w:val="000A6DF7"/>
    <w:rsid w:val="000A7415"/>
    <w:rsid w:val="000A7426"/>
    <w:rsid w:val="000A7DDA"/>
    <w:rsid w:val="000B03BF"/>
    <w:rsid w:val="000B0DDC"/>
    <w:rsid w:val="000B1A01"/>
    <w:rsid w:val="000B2B43"/>
    <w:rsid w:val="000B3B28"/>
    <w:rsid w:val="000B49AF"/>
    <w:rsid w:val="000B50FF"/>
    <w:rsid w:val="000B53FE"/>
    <w:rsid w:val="000B5C9B"/>
    <w:rsid w:val="000B63EA"/>
    <w:rsid w:val="000B6975"/>
    <w:rsid w:val="000B6E2B"/>
    <w:rsid w:val="000B778D"/>
    <w:rsid w:val="000C0780"/>
    <w:rsid w:val="000C3482"/>
    <w:rsid w:val="000C553E"/>
    <w:rsid w:val="000C5B10"/>
    <w:rsid w:val="000C5E7A"/>
    <w:rsid w:val="000D1456"/>
    <w:rsid w:val="000D1C45"/>
    <w:rsid w:val="000D2046"/>
    <w:rsid w:val="000D25BF"/>
    <w:rsid w:val="000D2651"/>
    <w:rsid w:val="000D31F9"/>
    <w:rsid w:val="000D3A41"/>
    <w:rsid w:val="000D4AB9"/>
    <w:rsid w:val="000D4D15"/>
    <w:rsid w:val="000D5B55"/>
    <w:rsid w:val="000D632F"/>
    <w:rsid w:val="000D6903"/>
    <w:rsid w:val="000D7A66"/>
    <w:rsid w:val="000D7D75"/>
    <w:rsid w:val="000E056A"/>
    <w:rsid w:val="000E09EB"/>
    <w:rsid w:val="000E0D28"/>
    <w:rsid w:val="000E1F71"/>
    <w:rsid w:val="000E23B9"/>
    <w:rsid w:val="000E2477"/>
    <w:rsid w:val="000E386C"/>
    <w:rsid w:val="000E4DC4"/>
    <w:rsid w:val="000E655B"/>
    <w:rsid w:val="000E669E"/>
    <w:rsid w:val="000E6F67"/>
    <w:rsid w:val="000E70F7"/>
    <w:rsid w:val="000E7A2C"/>
    <w:rsid w:val="000F3F5A"/>
    <w:rsid w:val="000F6639"/>
    <w:rsid w:val="000F69D5"/>
    <w:rsid w:val="000F7776"/>
    <w:rsid w:val="0010064B"/>
    <w:rsid w:val="001020F1"/>
    <w:rsid w:val="00102544"/>
    <w:rsid w:val="001057AD"/>
    <w:rsid w:val="00105B43"/>
    <w:rsid w:val="0010604D"/>
    <w:rsid w:val="00107B81"/>
    <w:rsid w:val="001102D8"/>
    <w:rsid w:val="00110954"/>
    <w:rsid w:val="00110AFE"/>
    <w:rsid w:val="00110EAB"/>
    <w:rsid w:val="00110F2E"/>
    <w:rsid w:val="001110C6"/>
    <w:rsid w:val="00112A8E"/>
    <w:rsid w:val="001130F6"/>
    <w:rsid w:val="0011348C"/>
    <w:rsid w:val="001137D2"/>
    <w:rsid w:val="00114467"/>
    <w:rsid w:val="0011792D"/>
    <w:rsid w:val="00117A35"/>
    <w:rsid w:val="00117F58"/>
    <w:rsid w:val="0012045B"/>
    <w:rsid w:val="0012155D"/>
    <w:rsid w:val="0012182F"/>
    <w:rsid w:val="001219B3"/>
    <w:rsid w:val="001223EC"/>
    <w:rsid w:val="00122980"/>
    <w:rsid w:val="00123123"/>
    <w:rsid w:val="001233B0"/>
    <w:rsid w:val="0012418A"/>
    <w:rsid w:val="00126D7C"/>
    <w:rsid w:val="00126F22"/>
    <w:rsid w:val="00126FBE"/>
    <w:rsid w:val="00130D3F"/>
    <w:rsid w:val="00131C05"/>
    <w:rsid w:val="001321C6"/>
    <w:rsid w:val="00132237"/>
    <w:rsid w:val="001323F6"/>
    <w:rsid w:val="0013247D"/>
    <w:rsid w:val="00132E44"/>
    <w:rsid w:val="00133733"/>
    <w:rsid w:val="00135C2D"/>
    <w:rsid w:val="00137AB6"/>
    <w:rsid w:val="00142C43"/>
    <w:rsid w:val="00143824"/>
    <w:rsid w:val="001475E5"/>
    <w:rsid w:val="00147BC3"/>
    <w:rsid w:val="00147D61"/>
    <w:rsid w:val="00147E09"/>
    <w:rsid w:val="00151EE8"/>
    <w:rsid w:val="00151EF9"/>
    <w:rsid w:val="0015230B"/>
    <w:rsid w:val="0015238E"/>
    <w:rsid w:val="00153255"/>
    <w:rsid w:val="00153A68"/>
    <w:rsid w:val="00154A11"/>
    <w:rsid w:val="00156053"/>
    <w:rsid w:val="00156CD8"/>
    <w:rsid w:val="001571E8"/>
    <w:rsid w:val="001576A9"/>
    <w:rsid w:val="00160382"/>
    <w:rsid w:val="001636AB"/>
    <w:rsid w:val="00163A6D"/>
    <w:rsid w:val="00163B07"/>
    <w:rsid w:val="00164DCE"/>
    <w:rsid w:val="00165235"/>
    <w:rsid w:val="00165DD8"/>
    <w:rsid w:val="0016600B"/>
    <w:rsid w:val="001661A4"/>
    <w:rsid w:val="0016676D"/>
    <w:rsid w:val="001669C0"/>
    <w:rsid w:val="001679AD"/>
    <w:rsid w:val="00173162"/>
    <w:rsid w:val="0017363B"/>
    <w:rsid w:val="00173EB8"/>
    <w:rsid w:val="001744C2"/>
    <w:rsid w:val="00174E2C"/>
    <w:rsid w:val="001751DF"/>
    <w:rsid w:val="0017704F"/>
    <w:rsid w:val="001779CA"/>
    <w:rsid w:val="00177B99"/>
    <w:rsid w:val="001802CD"/>
    <w:rsid w:val="00180C79"/>
    <w:rsid w:val="00181045"/>
    <w:rsid w:val="00181760"/>
    <w:rsid w:val="001828C2"/>
    <w:rsid w:val="00183564"/>
    <w:rsid w:val="00184478"/>
    <w:rsid w:val="00185291"/>
    <w:rsid w:val="00186E32"/>
    <w:rsid w:val="00186E62"/>
    <w:rsid w:val="00187A31"/>
    <w:rsid w:val="00190DBD"/>
    <w:rsid w:val="001911C2"/>
    <w:rsid w:val="001914D1"/>
    <w:rsid w:val="00191601"/>
    <w:rsid w:val="00192548"/>
    <w:rsid w:val="001926B2"/>
    <w:rsid w:val="00192775"/>
    <w:rsid w:val="001928DB"/>
    <w:rsid w:val="00196C8D"/>
    <w:rsid w:val="00197D12"/>
    <w:rsid w:val="001A03CF"/>
    <w:rsid w:val="001A0A9C"/>
    <w:rsid w:val="001A0F2E"/>
    <w:rsid w:val="001A1357"/>
    <w:rsid w:val="001A182E"/>
    <w:rsid w:val="001A2B21"/>
    <w:rsid w:val="001A515A"/>
    <w:rsid w:val="001A525B"/>
    <w:rsid w:val="001A561D"/>
    <w:rsid w:val="001A7B65"/>
    <w:rsid w:val="001B08FC"/>
    <w:rsid w:val="001B10EF"/>
    <w:rsid w:val="001B157C"/>
    <w:rsid w:val="001B2CB3"/>
    <w:rsid w:val="001B2CC0"/>
    <w:rsid w:val="001B337B"/>
    <w:rsid w:val="001B5DE3"/>
    <w:rsid w:val="001B62DF"/>
    <w:rsid w:val="001B7816"/>
    <w:rsid w:val="001B7D2F"/>
    <w:rsid w:val="001C0FE0"/>
    <w:rsid w:val="001C2762"/>
    <w:rsid w:val="001C2F4F"/>
    <w:rsid w:val="001C309D"/>
    <w:rsid w:val="001C34EF"/>
    <w:rsid w:val="001C3D14"/>
    <w:rsid w:val="001C60F7"/>
    <w:rsid w:val="001C61EF"/>
    <w:rsid w:val="001C670B"/>
    <w:rsid w:val="001C6CDC"/>
    <w:rsid w:val="001D0151"/>
    <w:rsid w:val="001D0F15"/>
    <w:rsid w:val="001D131B"/>
    <w:rsid w:val="001D3A25"/>
    <w:rsid w:val="001D3DB6"/>
    <w:rsid w:val="001D3E77"/>
    <w:rsid w:val="001D5161"/>
    <w:rsid w:val="001D6347"/>
    <w:rsid w:val="001D7EF9"/>
    <w:rsid w:val="001E02BA"/>
    <w:rsid w:val="001E0A21"/>
    <w:rsid w:val="001E2884"/>
    <w:rsid w:val="001E2C18"/>
    <w:rsid w:val="001E2E06"/>
    <w:rsid w:val="001E3A4E"/>
    <w:rsid w:val="001E4AB5"/>
    <w:rsid w:val="001E4B88"/>
    <w:rsid w:val="001E4D93"/>
    <w:rsid w:val="001E4DFB"/>
    <w:rsid w:val="001E5193"/>
    <w:rsid w:val="001E6BFD"/>
    <w:rsid w:val="001E7577"/>
    <w:rsid w:val="001F0747"/>
    <w:rsid w:val="001F14C8"/>
    <w:rsid w:val="001F19CE"/>
    <w:rsid w:val="001F269D"/>
    <w:rsid w:val="001F2B9E"/>
    <w:rsid w:val="001F2ECC"/>
    <w:rsid w:val="001F2EF4"/>
    <w:rsid w:val="001F5053"/>
    <w:rsid w:val="001F5505"/>
    <w:rsid w:val="001F58C4"/>
    <w:rsid w:val="001F724F"/>
    <w:rsid w:val="001F7585"/>
    <w:rsid w:val="001F7876"/>
    <w:rsid w:val="002005EF"/>
    <w:rsid w:val="002017C0"/>
    <w:rsid w:val="002019B5"/>
    <w:rsid w:val="002019EE"/>
    <w:rsid w:val="00202435"/>
    <w:rsid w:val="00202DDF"/>
    <w:rsid w:val="00204BB9"/>
    <w:rsid w:val="002055F2"/>
    <w:rsid w:val="002061E4"/>
    <w:rsid w:val="0020640E"/>
    <w:rsid w:val="0020687C"/>
    <w:rsid w:val="002114FE"/>
    <w:rsid w:val="002116F9"/>
    <w:rsid w:val="002117BA"/>
    <w:rsid w:val="00211825"/>
    <w:rsid w:val="00211F0E"/>
    <w:rsid w:val="0021275A"/>
    <w:rsid w:val="0021360D"/>
    <w:rsid w:val="0021548D"/>
    <w:rsid w:val="002164D2"/>
    <w:rsid w:val="00216FBA"/>
    <w:rsid w:val="0021721B"/>
    <w:rsid w:val="002177E6"/>
    <w:rsid w:val="00217B4C"/>
    <w:rsid w:val="00220698"/>
    <w:rsid w:val="0022305F"/>
    <w:rsid w:val="002238FF"/>
    <w:rsid w:val="00225435"/>
    <w:rsid w:val="002255E7"/>
    <w:rsid w:val="002257AF"/>
    <w:rsid w:val="0022640E"/>
    <w:rsid w:val="00226728"/>
    <w:rsid w:val="0022736D"/>
    <w:rsid w:val="00227E31"/>
    <w:rsid w:val="00230D3A"/>
    <w:rsid w:val="00231CA8"/>
    <w:rsid w:val="002320DA"/>
    <w:rsid w:val="002320FD"/>
    <w:rsid w:val="002327CF"/>
    <w:rsid w:val="0023294A"/>
    <w:rsid w:val="002336B7"/>
    <w:rsid w:val="00234E86"/>
    <w:rsid w:val="00235352"/>
    <w:rsid w:val="00235489"/>
    <w:rsid w:val="00235E7F"/>
    <w:rsid w:val="002362A0"/>
    <w:rsid w:val="00237CF6"/>
    <w:rsid w:val="002400F7"/>
    <w:rsid w:val="00240378"/>
    <w:rsid w:val="0024128F"/>
    <w:rsid w:val="00242647"/>
    <w:rsid w:val="00243452"/>
    <w:rsid w:val="0024364D"/>
    <w:rsid w:val="00243C6F"/>
    <w:rsid w:val="00245181"/>
    <w:rsid w:val="00245FB1"/>
    <w:rsid w:val="00246050"/>
    <w:rsid w:val="002460E5"/>
    <w:rsid w:val="00247235"/>
    <w:rsid w:val="002472F1"/>
    <w:rsid w:val="002475C3"/>
    <w:rsid w:val="002501F4"/>
    <w:rsid w:val="00251419"/>
    <w:rsid w:val="0025145B"/>
    <w:rsid w:val="00251967"/>
    <w:rsid w:val="00252A9D"/>
    <w:rsid w:val="00252BB6"/>
    <w:rsid w:val="0025316A"/>
    <w:rsid w:val="0025398C"/>
    <w:rsid w:val="002551D9"/>
    <w:rsid w:val="002553F6"/>
    <w:rsid w:val="002556EE"/>
    <w:rsid w:val="00255A06"/>
    <w:rsid w:val="00255ACB"/>
    <w:rsid w:val="00255DDB"/>
    <w:rsid w:val="00256000"/>
    <w:rsid w:val="00261FEC"/>
    <w:rsid w:val="00262E2F"/>
    <w:rsid w:val="00264DD5"/>
    <w:rsid w:val="00265113"/>
    <w:rsid w:val="00265223"/>
    <w:rsid w:val="00265902"/>
    <w:rsid w:val="00265995"/>
    <w:rsid w:val="00266F80"/>
    <w:rsid w:val="002674CA"/>
    <w:rsid w:val="002700FF"/>
    <w:rsid w:val="002705CE"/>
    <w:rsid w:val="00271165"/>
    <w:rsid w:val="00271D44"/>
    <w:rsid w:val="00271F3C"/>
    <w:rsid w:val="0027290A"/>
    <w:rsid w:val="00273406"/>
    <w:rsid w:val="00274E56"/>
    <w:rsid w:val="00275C25"/>
    <w:rsid w:val="00275C95"/>
    <w:rsid w:val="00276E20"/>
    <w:rsid w:val="0027792B"/>
    <w:rsid w:val="002803E6"/>
    <w:rsid w:val="00280CD5"/>
    <w:rsid w:val="00282510"/>
    <w:rsid w:val="002831A3"/>
    <w:rsid w:val="00284AA9"/>
    <w:rsid w:val="002853ED"/>
    <w:rsid w:val="00285DBE"/>
    <w:rsid w:val="002903C7"/>
    <w:rsid w:val="002921B4"/>
    <w:rsid w:val="00292579"/>
    <w:rsid w:val="0029260F"/>
    <w:rsid w:val="00293D18"/>
    <w:rsid w:val="00296273"/>
    <w:rsid w:val="00296658"/>
    <w:rsid w:val="00296CF2"/>
    <w:rsid w:val="002971AC"/>
    <w:rsid w:val="002A0743"/>
    <w:rsid w:val="002A107E"/>
    <w:rsid w:val="002A16D8"/>
    <w:rsid w:val="002A1B9A"/>
    <w:rsid w:val="002A1F12"/>
    <w:rsid w:val="002A2557"/>
    <w:rsid w:val="002A387F"/>
    <w:rsid w:val="002A412E"/>
    <w:rsid w:val="002A41A4"/>
    <w:rsid w:val="002A42AC"/>
    <w:rsid w:val="002A4899"/>
    <w:rsid w:val="002A4901"/>
    <w:rsid w:val="002A4DA7"/>
    <w:rsid w:val="002A54B7"/>
    <w:rsid w:val="002A56D3"/>
    <w:rsid w:val="002A5E83"/>
    <w:rsid w:val="002A72DD"/>
    <w:rsid w:val="002A75AB"/>
    <w:rsid w:val="002A785A"/>
    <w:rsid w:val="002A7B66"/>
    <w:rsid w:val="002A7E5B"/>
    <w:rsid w:val="002B0DF2"/>
    <w:rsid w:val="002B2C59"/>
    <w:rsid w:val="002B33BD"/>
    <w:rsid w:val="002B35E4"/>
    <w:rsid w:val="002B37B3"/>
    <w:rsid w:val="002B3A16"/>
    <w:rsid w:val="002B566E"/>
    <w:rsid w:val="002B5E85"/>
    <w:rsid w:val="002B6E61"/>
    <w:rsid w:val="002C2B74"/>
    <w:rsid w:val="002C3B10"/>
    <w:rsid w:val="002C4CCB"/>
    <w:rsid w:val="002C5738"/>
    <w:rsid w:val="002C63B8"/>
    <w:rsid w:val="002C6B1E"/>
    <w:rsid w:val="002C6C3B"/>
    <w:rsid w:val="002C6DF4"/>
    <w:rsid w:val="002C7C34"/>
    <w:rsid w:val="002C7E5B"/>
    <w:rsid w:val="002D0EAD"/>
    <w:rsid w:val="002D12E1"/>
    <w:rsid w:val="002D1806"/>
    <w:rsid w:val="002D2750"/>
    <w:rsid w:val="002D34E4"/>
    <w:rsid w:val="002D401F"/>
    <w:rsid w:val="002D4290"/>
    <w:rsid w:val="002D494D"/>
    <w:rsid w:val="002D5E8C"/>
    <w:rsid w:val="002D7E60"/>
    <w:rsid w:val="002E143F"/>
    <w:rsid w:val="002E189B"/>
    <w:rsid w:val="002E27D7"/>
    <w:rsid w:val="002E6C12"/>
    <w:rsid w:val="002E7254"/>
    <w:rsid w:val="002E7436"/>
    <w:rsid w:val="002E75CE"/>
    <w:rsid w:val="002E78F4"/>
    <w:rsid w:val="002F13AE"/>
    <w:rsid w:val="002F1504"/>
    <w:rsid w:val="002F1B12"/>
    <w:rsid w:val="002F1F66"/>
    <w:rsid w:val="002F2E3E"/>
    <w:rsid w:val="002F3B58"/>
    <w:rsid w:val="002F3C64"/>
    <w:rsid w:val="002F41F7"/>
    <w:rsid w:val="002F568B"/>
    <w:rsid w:val="002F62C4"/>
    <w:rsid w:val="002F6A59"/>
    <w:rsid w:val="00301813"/>
    <w:rsid w:val="00302C13"/>
    <w:rsid w:val="003045FD"/>
    <w:rsid w:val="00304852"/>
    <w:rsid w:val="00305EB7"/>
    <w:rsid w:val="00306250"/>
    <w:rsid w:val="00306351"/>
    <w:rsid w:val="00307153"/>
    <w:rsid w:val="00311597"/>
    <w:rsid w:val="00311D29"/>
    <w:rsid w:val="00312A70"/>
    <w:rsid w:val="00314CAA"/>
    <w:rsid w:val="00314CF4"/>
    <w:rsid w:val="00315A00"/>
    <w:rsid w:val="00315A3C"/>
    <w:rsid w:val="00315CB0"/>
    <w:rsid w:val="0031613F"/>
    <w:rsid w:val="003170D2"/>
    <w:rsid w:val="0031759A"/>
    <w:rsid w:val="00317717"/>
    <w:rsid w:val="00317BCF"/>
    <w:rsid w:val="00321108"/>
    <w:rsid w:val="00321492"/>
    <w:rsid w:val="003217BA"/>
    <w:rsid w:val="003218EB"/>
    <w:rsid w:val="00321FAF"/>
    <w:rsid w:val="00323E95"/>
    <w:rsid w:val="003241BF"/>
    <w:rsid w:val="00324924"/>
    <w:rsid w:val="003271BC"/>
    <w:rsid w:val="003276B3"/>
    <w:rsid w:val="00327C63"/>
    <w:rsid w:val="00330348"/>
    <w:rsid w:val="0033088C"/>
    <w:rsid w:val="0033152A"/>
    <w:rsid w:val="00331701"/>
    <w:rsid w:val="00332022"/>
    <w:rsid w:val="003321DD"/>
    <w:rsid w:val="003322A1"/>
    <w:rsid w:val="00333984"/>
    <w:rsid w:val="003339C5"/>
    <w:rsid w:val="0033432C"/>
    <w:rsid w:val="003345BD"/>
    <w:rsid w:val="00334F31"/>
    <w:rsid w:val="00335153"/>
    <w:rsid w:val="00335FAF"/>
    <w:rsid w:val="0033643C"/>
    <w:rsid w:val="00336B43"/>
    <w:rsid w:val="00336C90"/>
    <w:rsid w:val="00337940"/>
    <w:rsid w:val="00340C16"/>
    <w:rsid w:val="00340CED"/>
    <w:rsid w:val="00342B93"/>
    <w:rsid w:val="003440E8"/>
    <w:rsid w:val="003448EF"/>
    <w:rsid w:val="00345A0A"/>
    <w:rsid w:val="0034682D"/>
    <w:rsid w:val="00346BC3"/>
    <w:rsid w:val="00346CDC"/>
    <w:rsid w:val="003473D0"/>
    <w:rsid w:val="00347A21"/>
    <w:rsid w:val="0035040A"/>
    <w:rsid w:val="00351A53"/>
    <w:rsid w:val="00352783"/>
    <w:rsid w:val="00354558"/>
    <w:rsid w:val="00355315"/>
    <w:rsid w:val="00356296"/>
    <w:rsid w:val="00360520"/>
    <w:rsid w:val="00360579"/>
    <w:rsid w:val="00361465"/>
    <w:rsid w:val="003622C5"/>
    <w:rsid w:val="003623D3"/>
    <w:rsid w:val="00362421"/>
    <w:rsid w:val="00363CFC"/>
    <w:rsid w:val="003640AF"/>
    <w:rsid w:val="003659B4"/>
    <w:rsid w:val="00366678"/>
    <w:rsid w:val="00367089"/>
    <w:rsid w:val="00367CB5"/>
    <w:rsid w:val="00371B4C"/>
    <w:rsid w:val="00373766"/>
    <w:rsid w:val="003739E5"/>
    <w:rsid w:val="003746C3"/>
    <w:rsid w:val="0037487C"/>
    <w:rsid w:val="00374D24"/>
    <w:rsid w:val="00375422"/>
    <w:rsid w:val="0037593D"/>
    <w:rsid w:val="0037630D"/>
    <w:rsid w:val="00376384"/>
    <w:rsid w:val="003767FE"/>
    <w:rsid w:val="00380343"/>
    <w:rsid w:val="00380A81"/>
    <w:rsid w:val="00380C30"/>
    <w:rsid w:val="00383060"/>
    <w:rsid w:val="003841D0"/>
    <w:rsid w:val="00384204"/>
    <w:rsid w:val="00384304"/>
    <w:rsid w:val="0038458A"/>
    <w:rsid w:val="00384C33"/>
    <w:rsid w:val="00386189"/>
    <w:rsid w:val="0038632E"/>
    <w:rsid w:val="003908D1"/>
    <w:rsid w:val="0039150E"/>
    <w:rsid w:val="003919F8"/>
    <w:rsid w:val="00391D59"/>
    <w:rsid w:val="00393939"/>
    <w:rsid w:val="00394135"/>
    <w:rsid w:val="00394FAE"/>
    <w:rsid w:val="00396D10"/>
    <w:rsid w:val="0039752B"/>
    <w:rsid w:val="003A054B"/>
    <w:rsid w:val="003A07B7"/>
    <w:rsid w:val="003A1433"/>
    <w:rsid w:val="003A2A09"/>
    <w:rsid w:val="003A3B32"/>
    <w:rsid w:val="003A423A"/>
    <w:rsid w:val="003A4391"/>
    <w:rsid w:val="003A5C8C"/>
    <w:rsid w:val="003A61A0"/>
    <w:rsid w:val="003A6271"/>
    <w:rsid w:val="003A6D3E"/>
    <w:rsid w:val="003A7615"/>
    <w:rsid w:val="003A78C5"/>
    <w:rsid w:val="003A7F85"/>
    <w:rsid w:val="003B0659"/>
    <w:rsid w:val="003B0688"/>
    <w:rsid w:val="003B18B9"/>
    <w:rsid w:val="003B1A7D"/>
    <w:rsid w:val="003B2049"/>
    <w:rsid w:val="003B28F4"/>
    <w:rsid w:val="003B2D79"/>
    <w:rsid w:val="003B39D3"/>
    <w:rsid w:val="003B562D"/>
    <w:rsid w:val="003B5B46"/>
    <w:rsid w:val="003B604D"/>
    <w:rsid w:val="003B64F4"/>
    <w:rsid w:val="003B6FB5"/>
    <w:rsid w:val="003C01C5"/>
    <w:rsid w:val="003C049C"/>
    <w:rsid w:val="003C0513"/>
    <w:rsid w:val="003C0DF1"/>
    <w:rsid w:val="003C1170"/>
    <w:rsid w:val="003C1DA9"/>
    <w:rsid w:val="003C237C"/>
    <w:rsid w:val="003C33CF"/>
    <w:rsid w:val="003C34DC"/>
    <w:rsid w:val="003C5CB3"/>
    <w:rsid w:val="003C6642"/>
    <w:rsid w:val="003C7321"/>
    <w:rsid w:val="003C7417"/>
    <w:rsid w:val="003C785E"/>
    <w:rsid w:val="003C7DE0"/>
    <w:rsid w:val="003D052C"/>
    <w:rsid w:val="003D0E4C"/>
    <w:rsid w:val="003D1425"/>
    <w:rsid w:val="003D171C"/>
    <w:rsid w:val="003D17ED"/>
    <w:rsid w:val="003D1D57"/>
    <w:rsid w:val="003D24C2"/>
    <w:rsid w:val="003D5A46"/>
    <w:rsid w:val="003D5C3A"/>
    <w:rsid w:val="003D5ED0"/>
    <w:rsid w:val="003D6A56"/>
    <w:rsid w:val="003D6FC7"/>
    <w:rsid w:val="003D7209"/>
    <w:rsid w:val="003E060E"/>
    <w:rsid w:val="003E0BDF"/>
    <w:rsid w:val="003E131F"/>
    <w:rsid w:val="003E16C8"/>
    <w:rsid w:val="003E1BC8"/>
    <w:rsid w:val="003E21FF"/>
    <w:rsid w:val="003E269C"/>
    <w:rsid w:val="003E2EAA"/>
    <w:rsid w:val="003E3B60"/>
    <w:rsid w:val="003E3F37"/>
    <w:rsid w:val="003E3F84"/>
    <w:rsid w:val="003E4B14"/>
    <w:rsid w:val="003E68D2"/>
    <w:rsid w:val="003E721E"/>
    <w:rsid w:val="003E77D7"/>
    <w:rsid w:val="003E7E53"/>
    <w:rsid w:val="003F0CC1"/>
    <w:rsid w:val="003F0E04"/>
    <w:rsid w:val="003F0F4F"/>
    <w:rsid w:val="003F14D6"/>
    <w:rsid w:val="003F21C9"/>
    <w:rsid w:val="003F2529"/>
    <w:rsid w:val="003F252C"/>
    <w:rsid w:val="003F2A8E"/>
    <w:rsid w:val="003F4905"/>
    <w:rsid w:val="003F4AF2"/>
    <w:rsid w:val="003F4E7A"/>
    <w:rsid w:val="003F4EA5"/>
    <w:rsid w:val="003F4F58"/>
    <w:rsid w:val="003F51BB"/>
    <w:rsid w:val="003F7907"/>
    <w:rsid w:val="003F7B9E"/>
    <w:rsid w:val="003F7FF1"/>
    <w:rsid w:val="00400FEA"/>
    <w:rsid w:val="004045EE"/>
    <w:rsid w:val="00404AFC"/>
    <w:rsid w:val="00404C87"/>
    <w:rsid w:val="00404D41"/>
    <w:rsid w:val="00404F18"/>
    <w:rsid w:val="00405114"/>
    <w:rsid w:val="00405362"/>
    <w:rsid w:val="004053D3"/>
    <w:rsid w:val="0040574E"/>
    <w:rsid w:val="004059F6"/>
    <w:rsid w:val="00406917"/>
    <w:rsid w:val="004075B2"/>
    <w:rsid w:val="00410085"/>
    <w:rsid w:val="00411190"/>
    <w:rsid w:val="004115DA"/>
    <w:rsid w:val="00411C3E"/>
    <w:rsid w:val="00412BD0"/>
    <w:rsid w:val="004135A5"/>
    <w:rsid w:val="0041383C"/>
    <w:rsid w:val="00414048"/>
    <w:rsid w:val="004159EC"/>
    <w:rsid w:val="00415E01"/>
    <w:rsid w:val="00416004"/>
    <w:rsid w:val="00416CE3"/>
    <w:rsid w:val="00420512"/>
    <w:rsid w:val="00421E2A"/>
    <w:rsid w:val="00423388"/>
    <w:rsid w:val="00424293"/>
    <w:rsid w:val="00424607"/>
    <w:rsid w:val="004252A9"/>
    <w:rsid w:val="004255E6"/>
    <w:rsid w:val="004269CD"/>
    <w:rsid w:val="00426B79"/>
    <w:rsid w:val="00427EB9"/>
    <w:rsid w:val="004305FF"/>
    <w:rsid w:val="00431AC1"/>
    <w:rsid w:val="004336C5"/>
    <w:rsid w:val="004357E1"/>
    <w:rsid w:val="00435C6A"/>
    <w:rsid w:val="004363B7"/>
    <w:rsid w:val="00440855"/>
    <w:rsid w:val="004431B6"/>
    <w:rsid w:val="00444004"/>
    <w:rsid w:val="00445E66"/>
    <w:rsid w:val="00446ABB"/>
    <w:rsid w:val="00446FA8"/>
    <w:rsid w:val="0045000C"/>
    <w:rsid w:val="00450F08"/>
    <w:rsid w:val="004516C1"/>
    <w:rsid w:val="004526D3"/>
    <w:rsid w:val="00453446"/>
    <w:rsid w:val="004544D5"/>
    <w:rsid w:val="0045608C"/>
    <w:rsid w:val="00456145"/>
    <w:rsid w:val="00456BC3"/>
    <w:rsid w:val="004579E0"/>
    <w:rsid w:val="00457FA8"/>
    <w:rsid w:val="00460099"/>
    <w:rsid w:val="00461BB7"/>
    <w:rsid w:val="00461C79"/>
    <w:rsid w:val="004624E8"/>
    <w:rsid w:val="004627A5"/>
    <w:rsid w:val="00462A15"/>
    <w:rsid w:val="00462AAA"/>
    <w:rsid w:val="00463EC9"/>
    <w:rsid w:val="00467982"/>
    <w:rsid w:val="004700B8"/>
    <w:rsid w:val="0047043C"/>
    <w:rsid w:val="00471191"/>
    <w:rsid w:val="00471573"/>
    <w:rsid w:val="00472E70"/>
    <w:rsid w:val="00473BB3"/>
    <w:rsid w:val="00474160"/>
    <w:rsid w:val="00474E04"/>
    <w:rsid w:val="0047511F"/>
    <w:rsid w:val="00475D72"/>
    <w:rsid w:val="00477C5D"/>
    <w:rsid w:val="00480C96"/>
    <w:rsid w:val="00481768"/>
    <w:rsid w:val="0048188B"/>
    <w:rsid w:val="00482B72"/>
    <w:rsid w:val="004838CE"/>
    <w:rsid w:val="004839C0"/>
    <w:rsid w:val="00483C20"/>
    <w:rsid w:val="00484794"/>
    <w:rsid w:val="004851FA"/>
    <w:rsid w:val="004854F2"/>
    <w:rsid w:val="004864F6"/>
    <w:rsid w:val="00490D3A"/>
    <w:rsid w:val="00491D80"/>
    <w:rsid w:val="00492F14"/>
    <w:rsid w:val="004935D7"/>
    <w:rsid w:val="004942DD"/>
    <w:rsid w:val="00494DC8"/>
    <w:rsid w:val="004954A6"/>
    <w:rsid w:val="00495871"/>
    <w:rsid w:val="00496E41"/>
    <w:rsid w:val="004A05BC"/>
    <w:rsid w:val="004A086C"/>
    <w:rsid w:val="004A0AD7"/>
    <w:rsid w:val="004A4964"/>
    <w:rsid w:val="004A5A55"/>
    <w:rsid w:val="004A5D0B"/>
    <w:rsid w:val="004A6059"/>
    <w:rsid w:val="004A7ED9"/>
    <w:rsid w:val="004B1BA7"/>
    <w:rsid w:val="004B1F27"/>
    <w:rsid w:val="004B2536"/>
    <w:rsid w:val="004B2B03"/>
    <w:rsid w:val="004B3739"/>
    <w:rsid w:val="004B37E7"/>
    <w:rsid w:val="004B402B"/>
    <w:rsid w:val="004B4B34"/>
    <w:rsid w:val="004B50A7"/>
    <w:rsid w:val="004B63D2"/>
    <w:rsid w:val="004B6476"/>
    <w:rsid w:val="004C0935"/>
    <w:rsid w:val="004C1641"/>
    <w:rsid w:val="004C2DE4"/>
    <w:rsid w:val="004C30D0"/>
    <w:rsid w:val="004C363B"/>
    <w:rsid w:val="004C3ACE"/>
    <w:rsid w:val="004C4773"/>
    <w:rsid w:val="004C6061"/>
    <w:rsid w:val="004C7A02"/>
    <w:rsid w:val="004C7A56"/>
    <w:rsid w:val="004D0205"/>
    <w:rsid w:val="004D057C"/>
    <w:rsid w:val="004D1979"/>
    <w:rsid w:val="004D25B6"/>
    <w:rsid w:val="004D3170"/>
    <w:rsid w:val="004D3379"/>
    <w:rsid w:val="004D339C"/>
    <w:rsid w:val="004D38F3"/>
    <w:rsid w:val="004D4246"/>
    <w:rsid w:val="004D4B20"/>
    <w:rsid w:val="004D4FAE"/>
    <w:rsid w:val="004D605A"/>
    <w:rsid w:val="004D7467"/>
    <w:rsid w:val="004E0B35"/>
    <w:rsid w:val="004E1AA1"/>
    <w:rsid w:val="004E2408"/>
    <w:rsid w:val="004E259F"/>
    <w:rsid w:val="004E2A8B"/>
    <w:rsid w:val="004E3347"/>
    <w:rsid w:val="004E3B2F"/>
    <w:rsid w:val="004E461F"/>
    <w:rsid w:val="004E5C00"/>
    <w:rsid w:val="004E64DE"/>
    <w:rsid w:val="004E6664"/>
    <w:rsid w:val="004E740B"/>
    <w:rsid w:val="004E7EDC"/>
    <w:rsid w:val="004E7F35"/>
    <w:rsid w:val="004F0D56"/>
    <w:rsid w:val="004F12C4"/>
    <w:rsid w:val="004F15C8"/>
    <w:rsid w:val="004F1AC7"/>
    <w:rsid w:val="004F1BEC"/>
    <w:rsid w:val="004F30EB"/>
    <w:rsid w:val="004F3F3E"/>
    <w:rsid w:val="004F50CA"/>
    <w:rsid w:val="004F5428"/>
    <w:rsid w:val="004F5A48"/>
    <w:rsid w:val="004F5F2B"/>
    <w:rsid w:val="004F7841"/>
    <w:rsid w:val="005005AF"/>
    <w:rsid w:val="00500974"/>
    <w:rsid w:val="00500A44"/>
    <w:rsid w:val="005017C2"/>
    <w:rsid w:val="00501D20"/>
    <w:rsid w:val="00502B44"/>
    <w:rsid w:val="00502D62"/>
    <w:rsid w:val="005042A4"/>
    <w:rsid w:val="00504A4E"/>
    <w:rsid w:val="00507982"/>
    <w:rsid w:val="005101FA"/>
    <w:rsid w:val="005115B6"/>
    <w:rsid w:val="00511653"/>
    <w:rsid w:val="00511997"/>
    <w:rsid w:val="00511F1F"/>
    <w:rsid w:val="0051280E"/>
    <w:rsid w:val="00512F9C"/>
    <w:rsid w:val="00513464"/>
    <w:rsid w:val="005138C9"/>
    <w:rsid w:val="00513F19"/>
    <w:rsid w:val="0051522A"/>
    <w:rsid w:val="00515B19"/>
    <w:rsid w:val="005164FA"/>
    <w:rsid w:val="00516B98"/>
    <w:rsid w:val="00517282"/>
    <w:rsid w:val="00521825"/>
    <w:rsid w:val="0052322D"/>
    <w:rsid w:val="00523B03"/>
    <w:rsid w:val="00524324"/>
    <w:rsid w:val="00524862"/>
    <w:rsid w:val="0053042B"/>
    <w:rsid w:val="00530A1C"/>
    <w:rsid w:val="00530D8A"/>
    <w:rsid w:val="00530EBA"/>
    <w:rsid w:val="0053248F"/>
    <w:rsid w:val="005326FA"/>
    <w:rsid w:val="00533778"/>
    <w:rsid w:val="00535496"/>
    <w:rsid w:val="00536008"/>
    <w:rsid w:val="005364BE"/>
    <w:rsid w:val="005369C9"/>
    <w:rsid w:val="00537298"/>
    <w:rsid w:val="005376E3"/>
    <w:rsid w:val="00537DE8"/>
    <w:rsid w:val="00540467"/>
    <w:rsid w:val="00540658"/>
    <w:rsid w:val="00540D50"/>
    <w:rsid w:val="00542AAF"/>
    <w:rsid w:val="00542D94"/>
    <w:rsid w:val="005431CD"/>
    <w:rsid w:val="00543F85"/>
    <w:rsid w:val="0054523A"/>
    <w:rsid w:val="0054539F"/>
    <w:rsid w:val="005453FC"/>
    <w:rsid w:val="005457E5"/>
    <w:rsid w:val="00545B58"/>
    <w:rsid w:val="00545B6A"/>
    <w:rsid w:val="00545EDB"/>
    <w:rsid w:val="005465DF"/>
    <w:rsid w:val="00546915"/>
    <w:rsid w:val="00547D78"/>
    <w:rsid w:val="005520FC"/>
    <w:rsid w:val="00554436"/>
    <w:rsid w:val="00555328"/>
    <w:rsid w:val="0055653C"/>
    <w:rsid w:val="00556876"/>
    <w:rsid w:val="00556884"/>
    <w:rsid w:val="00557646"/>
    <w:rsid w:val="00560C37"/>
    <w:rsid w:val="005628CC"/>
    <w:rsid w:val="00562AEC"/>
    <w:rsid w:val="005639C5"/>
    <w:rsid w:val="00563A3F"/>
    <w:rsid w:val="00564E20"/>
    <w:rsid w:val="00564ED1"/>
    <w:rsid w:val="0056744A"/>
    <w:rsid w:val="005677A1"/>
    <w:rsid w:val="0057073E"/>
    <w:rsid w:val="0057081C"/>
    <w:rsid w:val="00570829"/>
    <w:rsid w:val="00570951"/>
    <w:rsid w:val="00570C26"/>
    <w:rsid w:val="005713E1"/>
    <w:rsid w:val="00572644"/>
    <w:rsid w:val="0057314E"/>
    <w:rsid w:val="0057443D"/>
    <w:rsid w:val="00574D79"/>
    <w:rsid w:val="00575E24"/>
    <w:rsid w:val="00576AEC"/>
    <w:rsid w:val="00577732"/>
    <w:rsid w:val="00582666"/>
    <w:rsid w:val="00582920"/>
    <w:rsid w:val="005830EF"/>
    <w:rsid w:val="00584117"/>
    <w:rsid w:val="00585BFA"/>
    <w:rsid w:val="005861A6"/>
    <w:rsid w:val="0058646B"/>
    <w:rsid w:val="00586558"/>
    <w:rsid w:val="00587FF3"/>
    <w:rsid w:val="00590625"/>
    <w:rsid w:val="005906F4"/>
    <w:rsid w:val="00590DBC"/>
    <w:rsid w:val="005912AC"/>
    <w:rsid w:val="00592907"/>
    <w:rsid w:val="00592F82"/>
    <w:rsid w:val="00594344"/>
    <w:rsid w:val="00595EF5"/>
    <w:rsid w:val="00597324"/>
    <w:rsid w:val="005976BC"/>
    <w:rsid w:val="00597DF5"/>
    <w:rsid w:val="005A0883"/>
    <w:rsid w:val="005A0A29"/>
    <w:rsid w:val="005A0AA6"/>
    <w:rsid w:val="005A1B84"/>
    <w:rsid w:val="005A2337"/>
    <w:rsid w:val="005A25FE"/>
    <w:rsid w:val="005A321A"/>
    <w:rsid w:val="005A326E"/>
    <w:rsid w:val="005A3F52"/>
    <w:rsid w:val="005A4E10"/>
    <w:rsid w:val="005A6280"/>
    <w:rsid w:val="005A6ABD"/>
    <w:rsid w:val="005A6B17"/>
    <w:rsid w:val="005A6D6E"/>
    <w:rsid w:val="005B1048"/>
    <w:rsid w:val="005B115E"/>
    <w:rsid w:val="005B2605"/>
    <w:rsid w:val="005B2E87"/>
    <w:rsid w:val="005B4377"/>
    <w:rsid w:val="005B5481"/>
    <w:rsid w:val="005B6AFA"/>
    <w:rsid w:val="005B717C"/>
    <w:rsid w:val="005B7A1E"/>
    <w:rsid w:val="005B7BB3"/>
    <w:rsid w:val="005C10E6"/>
    <w:rsid w:val="005C19C4"/>
    <w:rsid w:val="005C1E9B"/>
    <w:rsid w:val="005C22A1"/>
    <w:rsid w:val="005C22EB"/>
    <w:rsid w:val="005C33E8"/>
    <w:rsid w:val="005C355F"/>
    <w:rsid w:val="005C35D5"/>
    <w:rsid w:val="005C35E5"/>
    <w:rsid w:val="005C3940"/>
    <w:rsid w:val="005C4C56"/>
    <w:rsid w:val="005C6B7E"/>
    <w:rsid w:val="005C702D"/>
    <w:rsid w:val="005C7DA6"/>
    <w:rsid w:val="005D04C4"/>
    <w:rsid w:val="005D095D"/>
    <w:rsid w:val="005D0E47"/>
    <w:rsid w:val="005D0EED"/>
    <w:rsid w:val="005D1ABF"/>
    <w:rsid w:val="005D20EC"/>
    <w:rsid w:val="005D2112"/>
    <w:rsid w:val="005D2FA6"/>
    <w:rsid w:val="005D3640"/>
    <w:rsid w:val="005D37E3"/>
    <w:rsid w:val="005D39F9"/>
    <w:rsid w:val="005D4737"/>
    <w:rsid w:val="005D5852"/>
    <w:rsid w:val="005D5CC2"/>
    <w:rsid w:val="005D5CDC"/>
    <w:rsid w:val="005D666E"/>
    <w:rsid w:val="005D6799"/>
    <w:rsid w:val="005D73D2"/>
    <w:rsid w:val="005E00A1"/>
    <w:rsid w:val="005E34DD"/>
    <w:rsid w:val="005E4213"/>
    <w:rsid w:val="005E43AB"/>
    <w:rsid w:val="005E43E9"/>
    <w:rsid w:val="005E4A13"/>
    <w:rsid w:val="005E53EB"/>
    <w:rsid w:val="005E6E66"/>
    <w:rsid w:val="005E7991"/>
    <w:rsid w:val="005F04A4"/>
    <w:rsid w:val="005F1140"/>
    <w:rsid w:val="005F1228"/>
    <w:rsid w:val="005F12A9"/>
    <w:rsid w:val="005F272D"/>
    <w:rsid w:val="005F3F43"/>
    <w:rsid w:val="005F423A"/>
    <w:rsid w:val="005F4287"/>
    <w:rsid w:val="005F4870"/>
    <w:rsid w:val="005F4FBE"/>
    <w:rsid w:val="005F5045"/>
    <w:rsid w:val="005F5AA7"/>
    <w:rsid w:val="005F64D0"/>
    <w:rsid w:val="006002D9"/>
    <w:rsid w:val="006006B3"/>
    <w:rsid w:val="006007F7"/>
    <w:rsid w:val="00600A6B"/>
    <w:rsid w:val="0060152E"/>
    <w:rsid w:val="00601898"/>
    <w:rsid w:val="00601B10"/>
    <w:rsid w:val="00601CB5"/>
    <w:rsid w:val="00604A7C"/>
    <w:rsid w:val="00604D7D"/>
    <w:rsid w:val="006064C5"/>
    <w:rsid w:val="00606F7A"/>
    <w:rsid w:val="00607448"/>
    <w:rsid w:val="006077AA"/>
    <w:rsid w:val="006127EE"/>
    <w:rsid w:val="00613844"/>
    <w:rsid w:val="00613AB3"/>
    <w:rsid w:val="00613D33"/>
    <w:rsid w:val="00613F59"/>
    <w:rsid w:val="0061501E"/>
    <w:rsid w:val="006152C6"/>
    <w:rsid w:val="00617DA4"/>
    <w:rsid w:val="00620B54"/>
    <w:rsid w:val="00621EBC"/>
    <w:rsid w:val="00622514"/>
    <w:rsid w:val="00623081"/>
    <w:rsid w:val="00623169"/>
    <w:rsid w:val="00623BC0"/>
    <w:rsid w:val="00623F64"/>
    <w:rsid w:val="0062437F"/>
    <w:rsid w:val="00626028"/>
    <w:rsid w:val="00630304"/>
    <w:rsid w:val="00630B80"/>
    <w:rsid w:val="0063174F"/>
    <w:rsid w:val="00632B26"/>
    <w:rsid w:val="00632F45"/>
    <w:rsid w:val="00634658"/>
    <w:rsid w:val="006352B5"/>
    <w:rsid w:val="00635DC2"/>
    <w:rsid w:val="00636161"/>
    <w:rsid w:val="006371AD"/>
    <w:rsid w:val="00640D1C"/>
    <w:rsid w:val="0064170C"/>
    <w:rsid w:val="00641CD3"/>
    <w:rsid w:val="006422D3"/>
    <w:rsid w:val="00642D1B"/>
    <w:rsid w:val="0064304E"/>
    <w:rsid w:val="006434CE"/>
    <w:rsid w:val="00643A2B"/>
    <w:rsid w:val="0064460D"/>
    <w:rsid w:val="006451B7"/>
    <w:rsid w:val="00645610"/>
    <w:rsid w:val="00646668"/>
    <w:rsid w:val="006470A2"/>
    <w:rsid w:val="006473B6"/>
    <w:rsid w:val="00647E80"/>
    <w:rsid w:val="0065001A"/>
    <w:rsid w:val="00650949"/>
    <w:rsid w:val="00654168"/>
    <w:rsid w:val="006547C6"/>
    <w:rsid w:val="00655E89"/>
    <w:rsid w:val="006569AB"/>
    <w:rsid w:val="0065741D"/>
    <w:rsid w:val="0065795C"/>
    <w:rsid w:val="00657B7F"/>
    <w:rsid w:val="00657C6F"/>
    <w:rsid w:val="0066031D"/>
    <w:rsid w:val="00661B06"/>
    <w:rsid w:val="00662964"/>
    <w:rsid w:val="00662F98"/>
    <w:rsid w:val="00663CF9"/>
    <w:rsid w:val="00664704"/>
    <w:rsid w:val="0066550A"/>
    <w:rsid w:val="00665CFB"/>
    <w:rsid w:val="00665F6C"/>
    <w:rsid w:val="00665FFD"/>
    <w:rsid w:val="00666362"/>
    <w:rsid w:val="00667425"/>
    <w:rsid w:val="00667E37"/>
    <w:rsid w:val="006714FB"/>
    <w:rsid w:val="00672918"/>
    <w:rsid w:val="00673EE8"/>
    <w:rsid w:val="00674C4C"/>
    <w:rsid w:val="00674E5A"/>
    <w:rsid w:val="00675B06"/>
    <w:rsid w:val="006761FC"/>
    <w:rsid w:val="00677054"/>
    <w:rsid w:val="00677A61"/>
    <w:rsid w:val="00677F68"/>
    <w:rsid w:val="0068095D"/>
    <w:rsid w:val="006809A8"/>
    <w:rsid w:val="00682DEC"/>
    <w:rsid w:val="00682E34"/>
    <w:rsid w:val="00682E57"/>
    <w:rsid w:val="00684CFE"/>
    <w:rsid w:val="006858A9"/>
    <w:rsid w:val="0068698C"/>
    <w:rsid w:val="00686D54"/>
    <w:rsid w:val="00687CF3"/>
    <w:rsid w:val="006916A1"/>
    <w:rsid w:val="00692AA6"/>
    <w:rsid w:val="0069425D"/>
    <w:rsid w:val="00694E2A"/>
    <w:rsid w:val="006956B5"/>
    <w:rsid w:val="00695CFF"/>
    <w:rsid w:val="00695F24"/>
    <w:rsid w:val="00695F89"/>
    <w:rsid w:val="00696307"/>
    <w:rsid w:val="006967E6"/>
    <w:rsid w:val="00697F32"/>
    <w:rsid w:val="006A0B06"/>
    <w:rsid w:val="006A0EDB"/>
    <w:rsid w:val="006A38F8"/>
    <w:rsid w:val="006A538F"/>
    <w:rsid w:val="006A5E1A"/>
    <w:rsid w:val="006A6268"/>
    <w:rsid w:val="006A6788"/>
    <w:rsid w:val="006A6C0F"/>
    <w:rsid w:val="006A710F"/>
    <w:rsid w:val="006B2361"/>
    <w:rsid w:val="006B3B9E"/>
    <w:rsid w:val="006B41C3"/>
    <w:rsid w:val="006B495E"/>
    <w:rsid w:val="006B49BB"/>
    <w:rsid w:val="006B4ACE"/>
    <w:rsid w:val="006B5C00"/>
    <w:rsid w:val="006B5DC4"/>
    <w:rsid w:val="006B6392"/>
    <w:rsid w:val="006B6FA2"/>
    <w:rsid w:val="006B78BF"/>
    <w:rsid w:val="006C02E0"/>
    <w:rsid w:val="006C1E04"/>
    <w:rsid w:val="006C21D3"/>
    <w:rsid w:val="006C2450"/>
    <w:rsid w:val="006C25BE"/>
    <w:rsid w:val="006C2819"/>
    <w:rsid w:val="006C4248"/>
    <w:rsid w:val="006C59AD"/>
    <w:rsid w:val="006C6559"/>
    <w:rsid w:val="006D0C31"/>
    <w:rsid w:val="006D1C46"/>
    <w:rsid w:val="006D2694"/>
    <w:rsid w:val="006D3D40"/>
    <w:rsid w:val="006D5D34"/>
    <w:rsid w:val="006D5F97"/>
    <w:rsid w:val="006D622A"/>
    <w:rsid w:val="006D6FEF"/>
    <w:rsid w:val="006D7085"/>
    <w:rsid w:val="006D7C6E"/>
    <w:rsid w:val="006E0BF7"/>
    <w:rsid w:val="006E0CB9"/>
    <w:rsid w:val="006E0D76"/>
    <w:rsid w:val="006E2A7F"/>
    <w:rsid w:val="006E3DB5"/>
    <w:rsid w:val="006E46CF"/>
    <w:rsid w:val="006E596C"/>
    <w:rsid w:val="006E640C"/>
    <w:rsid w:val="006E7B39"/>
    <w:rsid w:val="006F040F"/>
    <w:rsid w:val="006F350C"/>
    <w:rsid w:val="006F3696"/>
    <w:rsid w:val="006F3C87"/>
    <w:rsid w:val="006F40D8"/>
    <w:rsid w:val="006F4535"/>
    <w:rsid w:val="006F4F39"/>
    <w:rsid w:val="006F51B4"/>
    <w:rsid w:val="006F5268"/>
    <w:rsid w:val="006F5B8B"/>
    <w:rsid w:val="006F5B9B"/>
    <w:rsid w:val="007002A7"/>
    <w:rsid w:val="00700CEF"/>
    <w:rsid w:val="00700D85"/>
    <w:rsid w:val="00702D95"/>
    <w:rsid w:val="00704AB6"/>
    <w:rsid w:val="007111BA"/>
    <w:rsid w:val="0071140D"/>
    <w:rsid w:val="007114E7"/>
    <w:rsid w:val="00711867"/>
    <w:rsid w:val="0071255A"/>
    <w:rsid w:val="00712566"/>
    <w:rsid w:val="00712F87"/>
    <w:rsid w:val="0071354D"/>
    <w:rsid w:val="0071439E"/>
    <w:rsid w:val="00714646"/>
    <w:rsid w:val="007148FC"/>
    <w:rsid w:val="00714A1D"/>
    <w:rsid w:val="00715728"/>
    <w:rsid w:val="0071592D"/>
    <w:rsid w:val="0071622E"/>
    <w:rsid w:val="00717B5A"/>
    <w:rsid w:val="00720075"/>
    <w:rsid w:val="00720476"/>
    <w:rsid w:val="00722672"/>
    <w:rsid w:val="007237A8"/>
    <w:rsid w:val="00723D7F"/>
    <w:rsid w:val="00724BBD"/>
    <w:rsid w:val="00725D88"/>
    <w:rsid w:val="00726074"/>
    <w:rsid w:val="007263B3"/>
    <w:rsid w:val="00726B9E"/>
    <w:rsid w:val="00726E32"/>
    <w:rsid w:val="007302E3"/>
    <w:rsid w:val="00730642"/>
    <w:rsid w:val="00731113"/>
    <w:rsid w:val="00734506"/>
    <w:rsid w:val="0073459F"/>
    <w:rsid w:val="0073532F"/>
    <w:rsid w:val="00735807"/>
    <w:rsid w:val="0073588F"/>
    <w:rsid w:val="00735A27"/>
    <w:rsid w:val="00736624"/>
    <w:rsid w:val="0074032E"/>
    <w:rsid w:val="00740DA6"/>
    <w:rsid w:val="0074130F"/>
    <w:rsid w:val="007413A0"/>
    <w:rsid w:val="007436C3"/>
    <w:rsid w:val="00743AA4"/>
    <w:rsid w:val="00744834"/>
    <w:rsid w:val="00746711"/>
    <w:rsid w:val="00746720"/>
    <w:rsid w:val="00746D08"/>
    <w:rsid w:val="00747797"/>
    <w:rsid w:val="00747D30"/>
    <w:rsid w:val="00750B32"/>
    <w:rsid w:val="00750EE0"/>
    <w:rsid w:val="007513C6"/>
    <w:rsid w:val="00751CFA"/>
    <w:rsid w:val="00752F65"/>
    <w:rsid w:val="007537EE"/>
    <w:rsid w:val="007539F1"/>
    <w:rsid w:val="00753BF7"/>
    <w:rsid w:val="00753C63"/>
    <w:rsid w:val="0075634A"/>
    <w:rsid w:val="00756E3B"/>
    <w:rsid w:val="00756F92"/>
    <w:rsid w:val="007576F6"/>
    <w:rsid w:val="007577FB"/>
    <w:rsid w:val="00760162"/>
    <w:rsid w:val="007619C1"/>
    <w:rsid w:val="00762B38"/>
    <w:rsid w:val="00762BC1"/>
    <w:rsid w:val="007641ED"/>
    <w:rsid w:val="00765B10"/>
    <w:rsid w:val="00766688"/>
    <w:rsid w:val="00767E8A"/>
    <w:rsid w:val="00770E2F"/>
    <w:rsid w:val="00770F4F"/>
    <w:rsid w:val="0077127F"/>
    <w:rsid w:val="007725D1"/>
    <w:rsid w:val="0077286C"/>
    <w:rsid w:val="00773525"/>
    <w:rsid w:val="0077369C"/>
    <w:rsid w:val="00774AB4"/>
    <w:rsid w:val="00774D2A"/>
    <w:rsid w:val="007755A5"/>
    <w:rsid w:val="00777C31"/>
    <w:rsid w:val="00780B04"/>
    <w:rsid w:val="00781231"/>
    <w:rsid w:val="007836CE"/>
    <w:rsid w:val="00783D91"/>
    <w:rsid w:val="007862F3"/>
    <w:rsid w:val="007866EC"/>
    <w:rsid w:val="00786B7E"/>
    <w:rsid w:val="00790C1B"/>
    <w:rsid w:val="00792454"/>
    <w:rsid w:val="00792499"/>
    <w:rsid w:val="00792520"/>
    <w:rsid w:val="0079496F"/>
    <w:rsid w:val="00794F35"/>
    <w:rsid w:val="007969DB"/>
    <w:rsid w:val="00796BA0"/>
    <w:rsid w:val="00797DB6"/>
    <w:rsid w:val="00797F50"/>
    <w:rsid w:val="007A09FC"/>
    <w:rsid w:val="007A1146"/>
    <w:rsid w:val="007A13FC"/>
    <w:rsid w:val="007A3065"/>
    <w:rsid w:val="007A3240"/>
    <w:rsid w:val="007A3889"/>
    <w:rsid w:val="007A3978"/>
    <w:rsid w:val="007A5639"/>
    <w:rsid w:val="007A573E"/>
    <w:rsid w:val="007A652B"/>
    <w:rsid w:val="007A68CC"/>
    <w:rsid w:val="007A751A"/>
    <w:rsid w:val="007A7534"/>
    <w:rsid w:val="007A79FB"/>
    <w:rsid w:val="007A7B23"/>
    <w:rsid w:val="007A7FAE"/>
    <w:rsid w:val="007B0E00"/>
    <w:rsid w:val="007B3219"/>
    <w:rsid w:val="007B7104"/>
    <w:rsid w:val="007B754C"/>
    <w:rsid w:val="007B78E4"/>
    <w:rsid w:val="007B7EA9"/>
    <w:rsid w:val="007C0887"/>
    <w:rsid w:val="007C0E1A"/>
    <w:rsid w:val="007C1828"/>
    <w:rsid w:val="007C186C"/>
    <w:rsid w:val="007C1E9A"/>
    <w:rsid w:val="007C2765"/>
    <w:rsid w:val="007C2C1B"/>
    <w:rsid w:val="007C3276"/>
    <w:rsid w:val="007C7537"/>
    <w:rsid w:val="007C7ECB"/>
    <w:rsid w:val="007D1935"/>
    <w:rsid w:val="007D21DD"/>
    <w:rsid w:val="007D331F"/>
    <w:rsid w:val="007D339C"/>
    <w:rsid w:val="007D3D36"/>
    <w:rsid w:val="007D423E"/>
    <w:rsid w:val="007D4333"/>
    <w:rsid w:val="007D4986"/>
    <w:rsid w:val="007D58A6"/>
    <w:rsid w:val="007D79CC"/>
    <w:rsid w:val="007E1F9C"/>
    <w:rsid w:val="007E32F9"/>
    <w:rsid w:val="007E371B"/>
    <w:rsid w:val="007E3739"/>
    <w:rsid w:val="007E3A1D"/>
    <w:rsid w:val="007E4728"/>
    <w:rsid w:val="007E58E7"/>
    <w:rsid w:val="007E6133"/>
    <w:rsid w:val="007E6FB8"/>
    <w:rsid w:val="007E71EA"/>
    <w:rsid w:val="007E780F"/>
    <w:rsid w:val="007E7B5B"/>
    <w:rsid w:val="007F092E"/>
    <w:rsid w:val="007F0DD4"/>
    <w:rsid w:val="007F13BF"/>
    <w:rsid w:val="007F2234"/>
    <w:rsid w:val="007F276A"/>
    <w:rsid w:val="007F2A6B"/>
    <w:rsid w:val="007F3090"/>
    <w:rsid w:val="007F37B0"/>
    <w:rsid w:val="007F37CA"/>
    <w:rsid w:val="007F3BDE"/>
    <w:rsid w:val="007F449A"/>
    <w:rsid w:val="007F5704"/>
    <w:rsid w:val="007F623C"/>
    <w:rsid w:val="007F68A5"/>
    <w:rsid w:val="007F6DBA"/>
    <w:rsid w:val="007F7EEF"/>
    <w:rsid w:val="00800850"/>
    <w:rsid w:val="0080094B"/>
    <w:rsid w:val="0080111A"/>
    <w:rsid w:val="00801C7C"/>
    <w:rsid w:val="0080216A"/>
    <w:rsid w:val="0080268C"/>
    <w:rsid w:val="008035E0"/>
    <w:rsid w:val="00804902"/>
    <w:rsid w:val="0080585A"/>
    <w:rsid w:val="00805A7E"/>
    <w:rsid w:val="00806689"/>
    <w:rsid w:val="008075E8"/>
    <w:rsid w:val="00807DBA"/>
    <w:rsid w:val="00807FA7"/>
    <w:rsid w:val="008118BE"/>
    <w:rsid w:val="00811F71"/>
    <w:rsid w:val="008120CA"/>
    <w:rsid w:val="00813567"/>
    <w:rsid w:val="008137FA"/>
    <w:rsid w:val="00814F68"/>
    <w:rsid w:val="008166F2"/>
    <w:rsid w:val="00817329"/>
    <w:rsid w:val="00821B33"/>
    <w:rsid w:val="00822197"/>
    <w:rsid w:val="00822815"/>
    <w:rsid w:val="00822ADE"/>
    <w:rsid w:val="00822F06"/>
    <w:rsid w:val="00823D7A"/>
    <w:rsid w:val="00825162"/>
    <w:rsid w:val="00825483"/>
    <w:rsid w:val="00825527"/>
    <w:rsid w:val="0082767C"/>
    <w:rsid w:val="008312AA"/>
    <w:rsid w:val="008319F7"/>
    <w:rsid w:val="008323F0"/>
    <w:rsid w:val="00832DFC"/>
    <w:rsid w:val="00833093"/>
    <w:rsid w:val="00833384"/>
    <w:rsid w:val="00834A17"/>
    <w:rsid w:val="008351E2"/>
    <w:rsid w:val="008369CC"/>
    <w:rsid w:val="00837F84"/>
    <w:rsid w:val="00840B3E"/>
    <w:rsid w:val="00841241"/>
    <w:rsid w:val="0084156B"/>
    <w:rsid w:val="00841F8D"/>
    <w:rsid w:val="00842C7F"/>
    <w:rsid w:val="00843233"/>
    <w:rsid w:val="0084435C"/>
    <w:rsid w:val="008454EE"/>
    <w:rsid w:val="00845B3F"/>
    <w:rsid w:val="0084617B"/>
    <w:rsid w:val="008462C6"/>
    <w:rsid w:val="00846BFA"/>
    <w:rsid w:val="008518F8"/>
    <w:rsid w:val="00851A1B"/>
    <w:rsid w:val="00852C44"/>
    <w:rsid w:val="0085526D"/>
    <w:rsid w:val="0085620C"/>
    <w:rsid w:val="008565B9"/>
    <w:rsid w:val="0085763A"/>
    <w:rsid w:val="00857CB2"/>
    <w:rsid w:val="00860211"/>
    <w:rsid w:val="008602EF"/>
    <w:rsid w:val="00861C42"/>
    <w:rsid w:val="008625B8"/>
    <w:rsid w:val="0086438E"/>
    <w:rsid w:val="008646CD"/>
    <w:rsid w:val="00865E9A"/>
    <w:rsid w:val="008666CA"/>
    <w:rsid w:val="00866B1F"/>
    <w:rsid w:val="00867455"/>
    <w:rsid w:val="00867753"/>
    <w:rsid w:val="00867B4F"/>
    <w:rsid w:val="00873885"/>
    <w:rsid w:val="008746DB"/>
    <w:rsid w:val="00874FB0"/>
    <w:rsid w:val="00875038"/>
    <w:rsid w:val="008768E9"/>
    <w:rsid w:val="00876B90"/>
    <w:rsid w:val="00877C83"/>
    <w:rsid w:val="00877E73"/>
    <w:rsid w:val="00877EEB"/>
    <w:rsid w:val="00880AFE"/>
    <w:rsid w:val="00880BA4"/>
    <w:rsid w:val="008815B6"/>
    <w:rsid w:val="00881DAF"/>
    <w:rsid w:val="0088605A"/>
    <w:rsid w:val="00887915"/>
    <w:rsid w:val="00887A0E"/>
    <w:rsid w:val="00887E87"/>
    <w:rsid w:val="008908AB"/>
    <w:rsid w:val="008915FF"/>
    <w:rsid w:val="00891F46"/>
    <w:rsid w:val="00892401"/>
    <w:rsid w:val="0089245A"/>
    <w:rsid w:val="00892A9C"/>
    <w:rsid w:val="008943A2"/>
    <w:rsid w:val="0089497D"/>
    <w:rsid w:val="00894DA1"/>
    <w:rsid w:val="00894F1E"/>
    <w:rsid w:val="008958A5"/>
    <w:rsid w:val="00895962"/>
    <w:rsid w:val="00897114"/>
    <w:rsid w:val="00897824"/>
    <w:rsid w:val="00897AEB"/>
    <w:rsid w:val="00897B8C"/>
    <w:rsid w:val="00897E7E"/>
    <w:rsid w:val="008A0743"/>
    <w:rsid w:val="008A0B9F"/>
    <w:rsid w:val="008A22DB"/>
    <w:rsid w:val="008A2690"/>
    <w:rsid w:val="008A2A85"/>
    <w:rsid w:val="008A2BAD"/>
    <w:rsid w:val="008A3171"/>
    <w:rsid w:val="008A388D"/>
    <w:rsid w:val="008A4545"/>
    <w:rsid w:val="008A63A7"/>
    <w:rsid w:val="008B0073"/>
    <w:rsid w:val="008B1084"/>
    <w:rsid w:val="008B14BC"/>
    <w:rsid w:val="008B1C25"/>
    <w:rsid w:val="008B1DD7"/>
    <w:rsid w:val="008B1F99"/>
    <w:rsid w:val="008B2553"/>
    <w:rsid w:val="008B30D1"/>
    <w:rsid w:val="008B48D8"/>
    <w:rsid w:val="008B4B40"/>
    <w:rsid w:val="008B5D25"/>
    <w:rsid w:val="008B6009"/>
    <w:rsid w:val="008B7206"/>
    <w:rsid w:val="008B7768"/>
    <w:rsid w:val="008C249C"/>
    <w:rsid w:val="008C34C4"/>
    <w:rsid w:val="008C41A7"/>
    <w:rsid w:val="008C4E2F"/>
    <w:rsid w:val="008C5211"/>
    <w:rsid w:val="008C6439"/>
    <w:rsid w:val="008C64ED"/>
    <w:rsid w:val="008C6D12"/>
    <w:rsid w:val="008D14C1"/>
    <w:rsid w:val="008D1C3F"/>
    <w:rsid w:val="008D219F"/>
    <w:rsid w:val="008D2A21"/>
    <w:rsid w:val="008D2A7A"/>
    <w:rsid w:val="008D2FCB"/>
    <w:rsid w:val="008D49FA"/>
    <w:rsid w:val="008D4AEB"/>
    <w:rsid w:val="008D4C26"/>
    <w:rsid w:val="008D5C1A"/>
    <w:rsid w:val="008D611B"/>
    <w:rsid w:val="008D614C"/>
    <w:rsid w:val="008D6435"/>
    <w:rsid w:val="008D7114"/>
    <w:rsid w:val="008D7DDE"/>
    <w:rsid w:val="008E0AD2"/>
    <w:rsid w:val="008E20B3"/>
    <w:rsid w:val="008E2252"/>
    <w:rsid w:val="008E31F9"/>
    <w:rsid w:val="008E390D"/>
    <w:rsid w:val="008E4FFB"/>
    <w:rsid w:val="008E5E45"/>
    <w:rsid w:val="008E61CA"/>
    <w:rsid w:val="008E678F"/>
    <w:rsid w:val="008E7A2B"/>
    <w:rsid w:val="008E7C90"/>
    <w:rsid w:val="008F06C7"/>
    <w:rsid w:val="008F1688"/>
    <w:rsid w:val="008F35BB"/>
    <w:rsid w:val="008F3943"/>
    <w:rsid w:val="008F4245"/>
    <w:rsid w:val="008F4537"/>
    <w:rsid w:val="008F545F"/>
    <w:rsid w:val="008F5D29"/>
    <w:rsid w:val="008F6EDA"/>
    <w:rsid w:val="008F7053"/>
    <w:rsid w:val="008F7771"/>
    <w:rsid w:val="008F78DE"/>
    <w:rsid w:val="00900032"/>
    <w:rsid w:val="009008F5"/>
    <w:rsid w:val="00902880"/>
    <w:rsid w:val="009029F7"/>
    <w:rsid w:val="00903121"/>
    <w:rsid w:val="00903BA2"/>
    <w:rsid w:val="00903D64"/>
    <w:rsid w:val="009047B2"/>
    <w:rsid w:val="0090481D"/>
    <w:rsid w:val="009052F1"/>
    <w:rsid w:val="0090626B"/>
    <w:rsid w:val="00907596"/>
    <w:rsid w:val="00907D4E"/>
    <w:rsid w:val="00910DC8"/>
    <w:rsid w:val="00912BED"/>
    <w:rsid w:val="00912C84"/>
    <w:rsid w:val="00913926"/>
    <w:rsid w:val="00916BA7"/>
    <w:rsid w:val="00917358"/>
    <w:rsid w:val="00917D46"/>
    <w:rsid w:val="00920E5B"/>
    <w:rsid w:val="00920FF7"/>
    <w:rsid w:val="009227E1"/>
    <w:rsid w:val="00922961"/>
    <w:rsid w:val="00923049"/>
    <w:rsid w:val="00923D36"/>
    <w:rsid w:val="009250CA"/>
    <w:rsid w:val="00925C11"/>
    <w:rsid w:val="0092621D"/>
    <w:rsid w:val="0092626B"/>
    <w:rsid w:val="00926C3B"/>
    <w:rsid w:val="00926DCA"/>
    <w:rsid w:val="00930D88"/>
    <w:rsid w:val="009310DF"/>
    <w:rsid w:val="00931323"/>
    <w:rsid w:val="00932B46"/>
    <w:rsid w:val="00932F4B"/>
    <w:rsid w:val="00933378"/>
    <w:rsid w:val="00933B03"/>
    <w:rsid w:val="0093489B"/>
    <w:rsid w:val="0093491B"/>
    <w:rsid w:val="009363E8"/>
    <w:rsid w:val="00940882"/>
    <w:rsid w:val="00941EEE"/>
    <w:rsid w:val="00943F04"/>
    <w:rsid w:val="009441FB"/>
    <w:rsid w:val="00945741"/>
    <w:rsid w:val="00946158"/>
    <w:rsid w:val="00947BBC"/>
    <w:rsid w:val="00950EB3"/>
    <w:rsid w:val="009524ED"/>
    <w:rsid w:val="0095381D"/>
    <w:rsid w:val="00955AF8"/>
    <w:rsid w:val="00955FF3"/>
    <w:rsid w:val="00957BEA"/>
    <w:rsid w:val="00960D53"/>
    <w:rsid w:val="00960F6A"/>
    <w:rsid w:val="00961EE5"/>
    <w:rsid w:val="009627D5"/>
    <w:rsid w:val="00962D88"/>
    <w:rsid w:val="00962E59"/>
    <w:rsid w:val="00962FF4"/>
    <w:rsid w:val="009634CD"/>
    <w:rsid w:val="009647AD"/>
    <w:rsid w:val="00964C05"/>
    <w:rsid w:val="009653F7"/>
    <w:rsid w:val="0096589A"/>
    <w:rsid w:val="00966A35"/>
    <w:rsid w:val="00970037"/>
    <w:rsid w:val="0097003E"/>
    <w:rsid w:val="00971307"/>
    <w:rsid w:val="00971C96"/>
    <w:rsid w:val="00972003"/>
    <w:rsid w:val="009732BF"/>
    <w:rsid w:val="009736EC"/>
    <w:rsid w:val="00974640"/>
    <w:rsid w:val="00974EDA"/>
    <w:rsid w:val="009758A5"/>
    <w:rsid w:val="00975AC6"/>
    <w:rsid w:val="0097644A"/>
    <w:rsid w:val="00976A3A"/>
    <w:rsid w:val="00980857"/>
    <w:rsid w:val="009818E8"/>
    <w:rsid w:val="00983345"/>
    <w:rsid w:val="009834DE"/>
    <w:rsid w:val="00983582"/>
    <w:rsid w:val="00983E23"/>
    <w:rsid w:val="0098475D"/>
    <w:rsid w:val="00984860"/>
    <w:rsid w:val="00985347"/>
    <w:rsid w:val="00986FAC"/>
    <w:rsid w:val="0099021D"/>
    <w:rsid w:val="00990992"/>
    <w:rsid w:val="00990AC0"/>
    <w:rsid w:val="00994F49"/>
    <w:rsid w:val="00995148"/>
    <w:rsid w:val="009952CA"/>
    <w:rsid w:val="0099591D"/>
    <w:rsid w:val="00995DCD"/>
    <w:rsid w:val="009A01CD"/>
    <w:rsid w:val="009A188C"/>
    <w:rsid w:val="009A3789"/>
    <w:rsid w:val="009A5590"/>
    <w:rsid w:val="009A5FD3"/>
    <w:rsid w:val="009A6B5B"/>
    <w:rsid w:val="009B0504"/>
    <w:rsid w:val="009B1C2B"/>
    <w:rsid w:val="009B562B"/>
    <w:rsid w:val="009B589D"/>
    <w:rsid w:val="009B6B87"/>
    <w:rsid w:val="009B6FD3"/>
    <w:rsid w:val="009B7455"/>
    <w:rsid w:val="009B75A7"/>
    <w:rsid w:val="009B76B2"/>
    <w:rsid w:val="009B77CE"/>
    <w:rsid w:val="009C1F07"/>
    <w:rsid w:val="009C31EB"/>
    <w:rsid w:val="009C3D95"/>
    <w:rsid w:val="009C4F08"/>
    <w:rsid w:val="009C57BA"/>
    <w:rsid w:val="009C5F11"/>
    <w:rsid w:val="009C6068"/>
    <w:rsid w:val="009C6395"/>
    <w:rsid w:val="009C6BAA"/>
    <w:rsid w:val="009C7085"/>
    <w:rsid w:val="009C70EC"/>
    <w:rsid w:val="009D04AA"/>
    <w:rsid w:val="009D0D6F"/>
    <w:rsid w:val="009D0F64"/>
    <w:rsid w:val="009D1207"/>
    <w:rsid w:val="009D1354"/>
    <w:rsid w:val="009D1618"/>
    <w:rsid w:val="009D26CB"/>
    <w:rsid w:val="009D27D0"/>
    <w:rsid w:val="009D2DF7"/>
    <w:rsid w:val="009D35A0"/>
    <w:rsid w:val="009D3EC5"/>
    <w:rsid w:val="009D4EC9"/>
    <w:rsid w:val="009D5118"/>
    <w:rsid w:val="009D5450"/>
    <w:rsid w:val="009D6943"/>
    <w:rsid w:val="009D6F64"/>
    <w:rsid w:val="009D7032"/>
    <w:rsid w:val="009E01B5"/>
    <w:rsid w:val="009E18C6"/>
    <w:rsid w:val="009E2232"/>
    <w:rsid w:val="009E2CCC"/>
    <w:rsid w:val="009E39BF"/>
    <w:rsid w:val="009E3A49"/>
    <w:rsid w:val="009E4D14"/>
    <w:rsid w:val="009E5E3C"/>
    <w:rsid w:val="009E7220"/>
    <w:rsid w:val="009F0030"/>
    <w:rsid w:val="009F0738"/>
    <w:rsid w:val="009F2F7B"/>
    <w:rsid w:val="009F3B75"/>
    <w:rsid w:val="009F3F7E"/>
    <w:rsid w:val="009F58FD"/>
    <w:rsid w:val="009F6532"/>
    <w:rsid w:val="009F6FB5"/>
    <w:rsid w:val="009F7B36"/>
    <w:rsid w:val="00A005AB"/>
    <w:rsid w:val="00A0081A"/>
    <w:rsid w:val="00A008A2"/>
    <w:rsid w:val="00A00D13"/>
    <w:rsid w:val="00A00E14"/>
    <w:rsid w:val="00A0108F"/>
    <w:rsid w:val="00A02D97"/>
    <w:rsid w:val="00A034A3"/>
    <w:rsid w:val="00A0356A"/>
    <w:rsid w:val="00A03AD1"/>
    <w:rsid w:val="00A049AF"/>
    <w:rsid w:val="00A0524D"/>
    <w:rsid w:val="00A05D4A"/>
    <w:rsid w:val="00A068DD"/>
    <w:rsid w:val="00A10B87"/>
    <w:rsid w:val="00A11212"/>
    <w:rsid w:val="00A118AF"/>
    <w:rsid w:val="00A12A9B"/>
    <w:rsid w:val="00A1336A"/>
    <w:rsid w:val="00A15489"/>
    <w:rsid w:val="00A16239"/>
    <w:rsid w:val="00A165DE"/>
    <w:rsid w:val="00A16695"/>
    <w:rsid w:val="00A17F67"/>
    <w:rsid w:val="00A200AB"/>
    <w:rsid w:val="00A21362"/>
    <w:rsid w:val="00A24506"/>
    <w:rsid w:val="00A24EA8"/>
    <w:rsid w:val="00A25BBD"/>
    <w:rsid w:val="00A25C6F"/>
    <w:rsid w:val="00A2770C"/>
    <w:rsid w:val="00A27AD6"/>
    <w:rsid w:val="00A3279B"/>
    <w:rsid w:val="00A339BE"/>
    <w:rsid w:val="00A33AB0"/>
    <w:rsid w:val="00A37611"/>
    <w:rsid w:val="00A378AD"/>
    <w:rsid w:val="00A41504"/>
    <w:rsid w:val="00A41673"/>
    <w:rsid w:val="00A41755"/>
    <w:rsid w:val="00A41C14"/>
    <w:rsid w:val="00A42159"/>
    <w:rsid w:val="00A4242D"/>
    <w:rsid w:val="00A42ACE"/>
    <w:rsid w:val="00A446F1"/>
    <w:rsid w:val="00A44D0E"/>
    <w:rsid w:val="00A45BF9"/>
    <w:rsid w:val="00A47773"/>
    <w:rsid w:val="00A504FB"/>
    <w:rsid w:val="00A517C2"/>
    <w:rsid w:val="00A51A5F"/>
    <w:rsid w:val="00A520B8"/>
    <w:rsid w:val="00A53427"/>
    <w:rsid w:val="00A539A8"/>
    <w:rsid w:val="00A54092"/>
    <w:rsid w:val="00A550EC"/>
    <w:rsid w:val="00A5514E"/>
    <w:rsid w:val="00A551D9"/>
    <w:rsid w:val="00A5567B"/>
    <w:rsid w:val="00A560B3"/>
    <w:rsid w:val="00A5611C"/>
    <w:rsid w:val="00A60E51"/>
    <w:rsid w:val="00A613A9"/>
    <w:rsid w:val="00A61FE6"/>
    <w:rsid w:val="00A62281"/>
    <w:rsid w:val="00A62442"/>
    <w:rsid w:val="00A625D7"/>
    <w:rsid w:val="00A634C8"/>
    <w:rsid w:val="00A653FB"/>
    <w:rsid w:val="00A71821"/>
    <w:rsid w:val="00A719B5"/>
    <w:rsid w:val="00A71A2F"/>
    <w:rsid w:val="00A71DD6"/>
    <w:rsid w:val="00A73224"/>
    <w:rsid w:val="00A736B1"/>
    <w:rsid w:val="00A752DD"/>
    <w:rsid w:val="00A75894"/>
    <w:rsid w:val="00A76620"/>
    <w:rsid w:val="00A77936"/>
    <w:rsid w:val="00A805DF"/>
    <w:rsid w:val="00A805E3"/>
    <w:rsid w:val="00A80C21"/>
    <w:rsid w:val="00A80C99"/>
    <w:rsid w:val="00A832A8"/>
    <w:rsid w:val="00A8424B"/>
    <w:rsid w:val="00A866E2"/>
    <w:rsid w:val="00A87BC0"/>
    <w:rsid w:val="00A91779"/>
    <w:rsid w:val="00A9243E"/>
    <w:rsid w:val="00A931C9"/>
    <w:rsid w:val="00A93271"/>
    <w:rsid w:val="00A933AA"/>
    <w:rsid w:val="00A93755"/>
    <w:rsid w:val="00A937BB"/>
    <w:rsid w:val="00A93BCF"/>
    <w:rsid w:val="00A93E11"/>
    <w:rsid w:val="00A93FD2"/>
    <w:rsid w:val="00A94E62"/>
    <w:rsid w:val="00A95418"/>
    <w:rsid w:val="00A9547B"/>
    <w:rsid w:val="00A96236"/>
    <w:rsid w:val="00A964BD"/>
    <w:rsid w:val="00A9664A"/>
    <w:rsid w:val="00A96F6C"/>
    <w:rsid w:val="00A97198"/>
    <w:rsid w:val="00A9750D"/>
    <w:rsid w:val="00A979CD"/>
    <w:rsid w:val="00AA0A2F"/>
    <w:rsid w:val="00AA1487"/>
    <w:rsid w:val="00AA1A8D"/>
    <w:rsid w:val="00AA25E4"/>
    <w:rsid w:val="00AA3CC0"/>
    <w:rsid w:val="00AA3CCD"/>
    <w:rsid w:val="00AA411F"/>
    <w:rsid w:val="00AA41A1"/>
    <w:rsid w:val="00AA43FE"/>
    <w:rsid w:val="00AA59EE"/>
    <w:rsid w:val="00AA5D60"/>
    <w:rsid w:val="00AA7CE7"/>
    <w:rsid w:val="00AA7F71"/>
    <w:rsid w:val="00AB1058"/>
    <w:rsid w:val="00AB16FF"/>
    <w:rsid w:val="00AB2DDE"/>
    <w:rsid w:val="00AB3839"/>
    <w:rsid w:val="00AB3AB7"/>
    <w:rsid w:val="00AB3DC2"/>
    <w:rsid w:val="00AB3DFF"/>
    <w:rsid w:val="00AB6AAD"/>
    <w:rsid w:val="00AB6CBB"/>
    <w:rsid w:val="00AC08B5"/>
    <w:rsid w:val="00AC1388"/>
    <w:rsid w:val="00AC21AC"/>
    <w:rsid w:val="00AC25E0"/>
    <w:rsid w:val="00AC2C2A"/>
    <w:rsid w:val="00AC396F"/>
    <w:rsid w:val="00AC3DD3"/>
    <w:rsid w:val="00AC4952"/>
    <w:rsid w:val="00AC4968"/>
    <w:rsid w:val="00AC4C13"/>
    <w:rsid w:val="00AC5186"/>
    <w:rsid w:val="00AC5942"/>
    <w:rsid w:val="00AC65CF"/>
    <w:rsid w:val="00AC76F1"/>
    <w:rsid w:val="00AD029E"/>
    <w:rsid w:val="00AD092C"/>
    <w:rsid w:val="00AD4148"/>
    <w:rsid w:val="00AD4678"/>
    <w:rsid w:val="00AD5CA0"/>
    <w:rsid w:val="00AD62B6"/>
    <w:rsid w:val="00AD68C6"/>
    <w:rsid w:val="00AE1042"/>
    <w:rsid w:val="00AE5ADC"/>
    <w:rsid w:val="00AE6454"/>
    <w:rsid w:val="00AE6EA6"/>
    <w:rsid w:val="00AE7221"/>
    <w:rsid w:val="00AE7F23"/>
    <w:rsid w:val="00AF14B9"/>
    <w:rsid w:val="00AF3F27"/>
    <w:rsid w:val="00AF4601"/>
    <w:rsid w:val="00AF4864"/>
    <w:rsid w:val="00AF60CE"/>
    <w:rsid w:val="00AF7C08"/>
    <w:rsid w:val="00B00068"/>
    <w:rsid w:val="00B005E8"/>
    <w:rsid w:val="00B0084D"/>
    <w:rsid w:val="00B029F4"/>
    <w:rsid w:val="00B02D0A"/>
    <w:rsid w:val="00B03992"/>
    <w:rsid w:val="00B0491D"/>
    <w:rsid w:val="00B04BB2"/>
    <w:rsid w:val="00B05036"/>
    <w:rsid w:val="00B0639C"/>
    <w:rsid w:val="00B06949"/>
    <w:rsid w:val="00B06D5E"/>
    <w:rsid w:val="00B078C7"/>
    <w:rsid w:val="00B11B0F"/>
    <w:rsid w:val="00B1484C"/>
    <w:rsid w:val="00B1597C"/>
    <w:rsid w:val="00B15B95"/>
    <w:rsid w:val="00B15C90"/>
    <w:rsid w:val="00B17078"/>
    <w:rsid w:val="00B21FA5"/>
    <w:rsid w:val="00B257EE"/>
    <w:rsid w:val="00B27A1F"/>
    <w:rsid w:val="00B27CBD"/>
    <w:rsid w:val="00B31110"/>
    <w:rsid w:val="00B316B3"/>
    <w:rsid w:val="00B316D6"/>
    <w:rsid w:val="00B316D8"/>
    <w:rsid w:val="00B31B40"/>
    <w:rsid w:val="00B31FC8"/>
    <w:rsid w:val="00B325CA"/>
    <w:rsid w:val="00B331B5"/>
    <w:rsid w:val="00B339CA"/>
    <w:rsid w:val="00B33CF1"/>
    <w:rsid w:val="00B34297"/>
    <w:rsid w:val="00B34827"/>
    <w:rsid w:val="00B34E23"/>
    <w:rsid w:val="00B34EEF"/>
    <w:rsid w:val="00B35E32"/>
    <w:rsid w:val="00B3601D"/>
    <w:rsid w:val="00B36082"/>
    <w:rsid w:val="00B3697B"/>
    <w:rsid w:val="00B37430"/>
    <w:rsid w:val="00B3798A"/>
    <w:rsid w:val="00B42021"/>
    <w:rsid w:val="00B42071"/>
    <w:rsid w:val="00B425A0"/>
    <w:rsid w:val="00B43B0C"/>
    <w:rsid w:val="00B43B21"/>
    <w:rsid w:val="00B453C8"/>
    <w:rsid w:val="00B457DB"/>
    <w:rsid w:val="00B46209"/>
    <w:rsid w:val="00B46593"/>
    <w:rsid w:val="00B4684C"/>
    <w:rsid w:val="00B472B2"/>
    <w:rsid w:val="00B50B68"/>
    <w:rsid w:val="00B53D09"/>
    <w:rsid w:val="00B5417D"/>
    <w:rsid w:val="00B54758"/>
    <w:rsid w:val="00B54D13"/>
    <w:rsid w:val="00B602B0"/>
    <w:rsid w:val="00B605AC"/>
    <w:rsid w:val="00B61709"/>
    <w:rsid w:val="00B61E2E"/>
    <w:rsid w:val="00B64E5C"/>
    <w:rsid w:val="00B65BF7"/>
    <w:rsid w:val="00B65D04"/>
    <w:rsid w:val="00B660CC"/>
    <w:rsid w:val="00B677E1"/>
    <w:rsid w:val="00B67E6E"/>
    <w:rsid w:val="00B70189"/>
    <w:rsid w:val="00B7082E"/>
    <w:rsid w:val="00B712F0"/>
    <w:rsid w:val="00B71FDA"/>
    <w:rsid w:val="00B73DED"/>
    <w:rsid w:val="00B75000"/>
    <w:rsid w:val="00B75055"/>
    <w:rsid w:val="00B77C45"/>
    <w:rsid w:val="00B81207"/>
    <w:rsid w:val="00B81B3E"/>
    <w:rsid w:val="00B81D6F"/>
    <w:rsid w:val="00B82F89"/>
    <w:rsid w:val="00B83D05"/>
    <w:rsid w:val="00B85086"/>
    <w:rsid w:val="00B852F5"/>
    <w:rsid w:val="00B85CCD"/>
    <w:rsid w:val="00B8709C"/>
    <w:rsid w:val="00B879AD"/>
    <w:rsid w:val="00B90A23"/>
    <w:rsid w:val="00B91C17"/>
    <w:rsid w:val="00B927A2"/>
    <w:rsid w:val="00B92840"/>
    <w:rsid w:val="00B93DCA"/>
    <w:rsid w:val="00B93FE9"/>
    <w:rsid w:val="00B94175"/>
    <w:rsid w:val="00B94231"/>
    <w:rsid w:val="00B95667"/>
    <w:rsid w:val="00B95CE3"/>
    <w:rsid w:val="00B96157"/>
    <w:rsid w:val="00B962CB"/>
    <w:rsid w:val="00B9663E"/>
    <w:rsid w:val="00B96828"/>
    <w:rsid w:val="00B96F80"/>
    <w:rsid w:val="00B975A5"/>
    <w:rsid w:val="00B97612"/>
    <w:rsid w:val="00B976B6"/>
    <w:rsid w:val="00B97BC1"/>
    <w:rsid w:val="00B97C4D"/>
    <w:rsid w:val="00BA060D"/>
    <w:rsid w:val="00BA119C"/>
    <w:rsid w:val="00BA1324"/>
    <w:rsid w:val="00BA1EF2"/>
    <w:rsid w:val="00BA3A0B"/>
    <w:rsid w:val="00BA3EF0"/>
    <w:rsid w:val="00BA45FD"/>
    <w:rsid w:val="00BA57D9"/>
    <w:rsid w:val="00BB0152"/>
    <w:rsid w:val="00BB02AF"/>
    <w:rsid w:val="00BB1404"/>
    <w:rsid w:val="00BB1773"/>
    <w:rsid w:val="00BB1BCE"/>
    <w:rsid w:val="00BB5218"/>
    <w:rsid w:val="00BB7EC2"/>
    <w:rsid w:val="00BC024E"/>
    <w:rsid w:val="00BC0DC5"/>
    <w:rsid w:val="00BC13D7"/>
    <w:rsid w:val="00BC1857"/>
    <w:rsid w:val="00BC3224"/>
    <w:rsid w:val="00BC3379"/>
    <w:rsid w:val="00BC395F"/>
    <w:rsid w:val="00BC3E24"/>
    <w:rsid w:val="00BC43C9"/>
    <w:rsid w:val="00BC59FA"/>
    <w:rsid w:val="00BC5CEE"/>
    <w:rsid w:val="00BC6ABE"/>
    <w:rsid w:val="00BC7634"/>
    <w:rsid w:val="00BC7D0C"/>
    <w:rsid w:val="00BD068F"/>
    <w:rsid w:val="00BD0C36"/>
    <w:rsid w:val="00BD3369"/>
    <w:rsid w:val="00BD576A"/>
    <w:rsid w:val="00BD675D"/>
    <w:rsid w:val="00BD703C"/>
    <w:rsid w:val="00BD7453"/>
    <w:rsid w:val="00BE06C4"/>
    <w:rsid w:val="00BE0EBB"/>
    <w:rsid w:val="00BE1288"/>
    <w:rsid w:val="00BE1411"/>
    <w:rsid w:val="00BE232C"/>
    <w:rsid w:val="00BE2482"/>
    <w:rsid w:val="00BE2B06"/>
    <w:rsid w:val="00BE358E"/>
    <w:rsid w:val="00BE37CF"/>
    <w:rsid w:val="00BE3FB6"/>
    <w:rsid w:val="00BE4CF2"/>
    <w:rsid w:val="00BE549C"/>
    <w:rsid w:val="00BE5962"/>
    <w:rsid w:val="00BE73EA"/>
    <w:rsid w:val="00BE7BDF"/>
    <w:rsid w:val="00BF0DB8"/>
    <w:rsid w:val="00BF1259"/>
    <w:rsid w:val="00BF13E7"/>
    <w:rsid w:val="00BF14CF"/>
    <w:rsid w:val="00BF1D9E"/>
    <w:rsid w:val="00BF29D8"/>
    <w:rsid w:val="00BF2A3B"/>
    <w:rsid w:val="00BF2C4E"/>
    <w:rsid w:val="00BF4AA8"/>
    <w:rsid w:val="00BF6B47"/>
    <w:rsid w:val="00BF6CD7"/>
    <w:rsid w:val="00BF71C5"/>
    <w:rsid w:val="00BF7A48"/>
    <w:rsid w:val="00BF7D88"/>
    <w:rsid w:val="00BF7E11"/>
    <w:rsid w:val="00C001E0"/>
    <w:rsid w:val="00C00545"/>
    <w:rsid w:val="00C01200"/>
    <w:rsid w:val="00C01A23"/>
    <w:rsid w:val="00C035BA"/>
    <w:rsid w:val="00C035DB"/>
    <w:rsid w:val="00C03CB4"/>
    <w:rsid w:val="00C04C96"/>
    <w:rsid w:val="00C04E64"/>
    <w:rsid w:val="00C054DC"/>
    <w:rsid w:val="00C05942"/>
    <w:rsid w:val="00C07DA1"/>
    <w:rsid w:val="00C1064E"/>
    <w:rsid w:val="00C1098A"/>
    <w:rsid w:val="00C10B16"/>
    <w:rsid w:val="00C1149D"/>
    <w:rsid w:val="00C11DB9"/>
    <w:rsid w:val="00C1213A"/>
    <w:rsid w:val="00C122F5"/>
    <w:rsid w:val="00C14381"/>
    <w:rsid w:val="00C16204"/>
    <w:rsid w:val="00C1690B"/>
    <w:rsid w:val="00C16B4C"/>
    <w:rsid w:val="00C2094A"/>
    <w:rsid w:val="00C20F06"/>
    <w:rsid w:val="00C225E9"/>
    <w:rsid w:val="00C22EE7"/>
    <w:rsid w:val="00C238BC"/>
    <w:rsid w:val="00C25A28"/>
    <w:rsid w:val="00C25D13"/>
    <w:rsid w:val="00C260B0"/>
    <w:rsid w:val="00C31D39"/>
    <w:rsid w:val="00C32A40"/>
    <w:rsid w:val="00C32A52"/>
    <w:rsid w:val="00C333DB"/>
    <w:rsid w:val="00C337A3"/>
    <w:rsid w:val="00C33FFA"/>
    <w:rsid w:val="00C368FE"/>
    <w:rsid w:val="00C37664"/>
    <w:rsid w:val="00C4011A"/>
    <w:rsid w:val="00C42095"/>
    <w:rsid w:val="00C420B7"/>
    <w:rsid w:val="00C4361A"/>
    <w:rsid w:val="00C43624"/>
    <w:rsid w:val="00C44120"/>
    <w:rsid w:val="00C443DD"/>
    <w:rsid w:val="00C44DC0"/>
    <w:rsid w:val="00C45380"/>
    <w:rsid w:val="00C4728F"/>
    <w:rsid w:val="00C50199"/>
    <w:rsid w:val="00C509E8"/>
    <w:rsid w:val="00C51038"/>
    <w:rsid w:val="00C5177C"/>
    <w:rsid w:val="00C535C1"/>
    <w:rsid w:val="00C546E6"/>
    <w:rsid w:val="00C5510A"/>
    <w:rsid w:val="00C553CF"/>
    <w:rsid w:val="00C55898"/>
    <w:rsid w:val="00C55D24"/>
    <w:rsid w:val="00C564FE"/>
    <w:rsid w:val="00C5698A"/>
    <w:rsid w:val="00C608DF"/>
    <w:rsid w:val="00C61126"/>
    <w:rsid w:val="00C63BDA"/>
    <w:rsid w:val="00C6460A"/>
    <w:rsid w:val="00C64B69"/>
    <w:rsid w:val="00C65054"/>
    <w:rsid w:val="00C655A8"/>
    <w:rsid w:val="00C6603A"/>
    <w:rsid w:val="00C66068"/>
    <w:rsid w:val="00C670AE"/>
    <w:rsid w:val="00C671F5"/>
    <w:rsid w:val="00C6772E"/>
    <w:rsid w:val="00C703B9"/>
    <w:rsid w:val="00C70457"/>
    <w:rsid w:val="00C713A1"/>
    <w:rsid w:val="00C72FA1"/>
    <w:rsid w:val="00C74792"/>
    <w:rsid w:val="00C754D7"/>
    <w:rsid w:val="00C7599C"/>
    <w:rsid w:val="00C7661F"/>
    <w:rsid w:val="00C7678E"/>
    <w:rsid w:val="00C767F8"/>
    <w:rsid w:val="00C774F5"/>
    <w:rsid w:val="00C80339"/>
    <w:rsid w:val="00C81794"/>
    <w:rsid w:val="00C822B8"/>
    <w:rsid w:val="00C825D5"/>
    <w:rsid w:val="00C82672"/>
    <w:rsid w:val="00C8523A"/>
    <w:rsid w:val="00C86017"/>
    <w:rsid w:val="00C8612D"/>
    <w:rsid w:val="00C8615F"/>
    <w:rsid w:val="00C8616B"/>
    <w:rsid w:val="00C86DC5"/>
    <w:rsid w:val="00C8754E"/>
    <w:rsid w:val="00C90684"/>
    <w:rsid w:val="00C90A47"/>
    <w:rsid w:val="00C91595"/>
    <w:rsid w:val="00C9279A"/>
    <w:rsid w:val="00C94E5B"/>
    <w:rsid w:val="00C9613F"/>
    <w:rsid w:val="00C96BA6"/>
    <w:rsid w:val="00C973CE"/>
    <w:rsid w:val="00C97B03"/>
    <w:rsid w:val="00C97C4C"/>
    <w:rsid w:val="00C97C71"/>
    <w:rsid w:val="00CA05CC"/>
    <w:rsid w:val="00CA08B6"/>
    <w:rsid w:val="00CA0C96"/>
    <w:rsid w:val="00CA15AD"/>
    <w:rsid w:val="00CA23E4"/>
    <w:rsid w:val="00CA4C5C"/>
    <w:rsid w:val="00CA5AF7"/>
    <w:rsid w:val="00CA7017"/>
    <w:rsid w:val="00CA715C"/>
    <w:rsid w:val="00CA7683"/>
    <w:rsid w:val="00CA7D29"/>
    <w:rsid w:val="00CA7E76"/>
    <w:rsid w:val="00CA7E85"/>
    <w:rsid w:val="00CB0C43"/>
    <w:rsid w:val="00CB2281"/>
    <w:rsid w:val="00CB29C6"/>
    <w:rsid w:val="00CB2B26"/>
    <w:rsid w:val="00CB3B2E"/>
    <w:rsid w:val="00CB4386"/>
    <w:rsid w:val="00CB464C"/>
    <w:rsid w:val="00CB56ED"/>
    <w:rsid w:val="00CB6AF0"/>
    <w:rsid w:val="00CB7475"/>
    <w:rsid w:val="00CC0E96"/>
    <w:rsid w:val="00CC12D1"/>
    <w:rsid w:val="00CC5A38"/>
    <w:rsid w:val="00CC75AA"/>
    <w:rsid w:val="00CC77DE"/>
    <w:rsid w:val="00CD03A8"/>
    <w:rsid w:val="00CD257B"/>
    <w:rsid w:val="00CD39C5"/>
    <w:rsid w:val="00CD456F"/>
    <w:rsid w:val="00CD5B3A"/>
    <w:rsid w:val="00CD5C83"/>
    <w:rsid w:val="00CD6543"/>
    <w:rsid w:val="00CD6674"/>
    <w:rsid w:val="00CD6B7B"/>
    <w:rsid w:val="00CD71E4"/>
    <w:rsid w:val="00CD7554"/>
    <w:rsid w:val="00CE43CE"/>
    <w:rsid w:val="00CE4897"/>
    <w:rsid w:val="00CE4D81"/>
    <w:rsid w:val="00CE7670"/>
    <w:rsid w:val="00CE78FC"/>
    <w:rsid w:val="00CE7996"/>
    <w:rsid w:val="00CE7B16"/>
    <w:rsid w:val="00CF06D9"/>
    <w:rsid w:val="00CF0905"/>
    <w:rsid w:val="00CF115F"/>
    <w:rsid w:val="00CF16A8"/>
    <w:rsid w:val="00CF174F"/>
    <w:rsid w:val="00CF2BB6"/>
    <w:rsid w:val="00CF4367"/>
    <w:rsid w:val="00CF4A32"/>
    <w:rsid w:val="00CF52EF"/>
    <w:rsid w:val="00CF54F8"/>
    <w:rsid w:val="00CF57E4"/>
    <w:rsid w:val="00CF688D"/>
    <w:rsid w:val="00CF7BDA"/>
    <w:rsid w:val="00D01EAE"/>
    <w:rsid w:val="00D01F37"/>
    <w:rsid w:val="00D04806"/>
    <w:rsid w:val="00D04F9C"/>
    <w:rsid w:val="00D05859"/>
    <w:rsid w:val="00D07B68"/>
    <w:rsid w:val="00D1100A"/>
    <w:rsid w:val="00D112B0"/>
    <w:rsid w:val="00D12FEE"/>
    <w:rsid w:val="00D13B21"/>
    <w:rsid w:val="00D13BBF"/>
    <w:rsid w:val="00D1412B"/>
    <w:rsid w:val="00D14390"/>
    <w:rsid w:val="00D14A98"/>
    <w:rsid w:val="00D16938"/>
    <w:rsid w:val="00D20B70"/>
    <w:rsid w:val="00D21A00"/>
    <w:rsid w:val="00D21B3E"/>
    <w:rsid w:val="00D21FD3"/>
    <w:rsid w:val="00D23A69"/>
    <w:rsid w:val="00D23BDE"/>
    <w:rsid w:val="00D23E89"/>
    <w:rsid w:val="00D2404D"/>
    <w:rsid w:val="00D24D8F"/>
    <w:rsid w:val="00D25200"/>
    <w:rsid w:val="00D26B11"/>
    <w:rsid w:val="00D26C30"/>
    <w:rsid w:val="00D3074C"/>
    <w:rsid w:val="00D3082A"/>
    <w:rsid w:val="00D30E65"/>
    <w:rsid w:val="00D31802"/>
    <w:rsid w:val="00D31BF0"/>
    <w:rsid w:val="00D31D23"/>
    <w:rsid w:val="00D3288B"/>
    <w:rsid w:val="00D32E5C"/>
    <w:rsid w:val="00D33132"/>
    <w:rsid w:val="00D40DC6"/>
    <w:rsid w:val="00D41C21"/>
    <w:rsid w:val="00D429E5"/>
    <w:rsid w:val="00D42E66"/>
    <w:rsid w:val="00D430A7"/>
    <w:rsid w:val="00D4347C"/>
    <w:rsid w:val="00D436FF"/>
    <w:rsid w:val="00D43E2F"/>
    <w:rsid w:val="00D441BB"/>
    <w:rsid w:val="00D45072"/>
    <w:rsid w:val="00D45A45"/>
    <w:rsid w:val="00D45ADE"/>
    <w:rsid w:val="00D46168"/>
    <w:rsid w:val="00D47133"/>
    <w:rsid w:val="00D47D52"/>
    <w:rsid w:val="00D504B7"/>
    <w:rsid w:val="00D5192A"/>
    <w:rsid w:val="00D55366"/>
    <w:rsid w:val="00D554DC"/>
    <w:rsid w:val="00D55B75"/>
    <w:rsid w:val="00D55C58"/>
    <w:rsid w:val="00D564F5"/>
    <w:rsid w:val="00D56CFC"/>
    <w:rsid w:val="00D56EAA"/>
    <w:rsid w:val="00D57570"/>
    <w:rsid w:val="00D57719"/>
    <w:rsid w:val="00D57E4C"/>
    <w:rsid w:val="00D620DD"/>
    <w:rsid w:val="00D63EE2"/>
    <w:rsid w:val="00D64F80"/>
    <w:rsid w:val="00D661B6"/>
    <w:rsid w:val="00D667EB"/>
    <w:rsid w:val="00D67843"/>
    <w:rsid w:val="00D67873"/>
    <w:rsid w:val="00D70E91"/>
    <w:rsid w:val="00D72BB3"/>
    <w:rsid w:val="00D72DC0"/>
    <w:rsid w:val="00D75250"/>
    <w:rsid w:val="00D755BE"/>
    <w:rsid w:val="00D7683D"/>
    <w:rsid w:val="00D76DE8"/>
    <w:rsid w:val="00D801E8"/>
    <w:rsid w:val="00D8243E"/>
    <w:rsid w:val="00D82E2B"/>
    <w:rsid w:val="00D82F91"/>
    <w:rsid w:val="00D83212"/>
    <w:rsid w:val="00D83965"/>
    <w:rsid w:val="00D84A00"/>
    <w:rsid w:val="00D86495"/>
    <w:rsid w:val="00D86B6E"/>
    <w:rsid w:val="00D873BB"/>
    <w:rsid w:val="00D87507"/>
    <w:rsid w:val="00D87865"/>
    <w:rsid w:val="00D90DAC"/>
    <w:rsid w:val="00D915A4"/>
    <w:rsid w:val="00D91AF2"/>
    <w:rsid w:val="00D94611"/>
    <w:rsid w:val="00D9478A"/>
    <w:rsid w:val="00D9576B"/>
    <w:rsid w:val="00D964F9"/>
    <w:rsid w:val="00D96829"/>
    <w:rsid w:val="00D976C7"/>
    <w:rsid w:val="00DA007D"/>
    <w:rsid w:val="00DA0365"/>
    <w:rsid w:val="00DA1045"/>
    <w:rsid w:val="00DA164A"/>
    <w:rsid w:val="00DA2873"/>
    <w:rsid w:val="00DA32AE"/>
    <w:rsid w:val="00DA35BA"/>
    <w:rsid w:val="00DA362D"/>
    <w:rsid w:val="00DA4BF5"/>
    <w:rsid w:val="00DA4F09"/>
    <w:rsid w:val="00DA60D5"/>
    <w:rsid w:val="00DA73D0"/>
    <w:rsid w:val="00DA73F0"/>
    <w:rsid w:val="00DA7C54"/>
    <w:rsid w:val="00DB17A4"/>
    <w:rsid w:val="00DB1D65"/>
    <w:rsid w:val="00DB215D"/>
    <w:rsid w:val="00DB25FB"/>
    <w:rsid w:val="00DB2649"/>
    <w:rsid w:val="00DB2E5F"/>
    <w:rsid w:val="00DB3A9E"/>
    <w:rsid w:val="00DB4D2D"/>
    <w:rsid w:val="00DB69C7"/>
    <w:rsid w:val="00DC1D0B"/>
    <w:rsid w:val="00DC2D7E"/>
    <w:rsid w:val="00DC3441"/>
    <w:rsid w:val="00DC3D68"/>
    <w:rsid w:val="00DC4264"/>
    <w:rsid w:val="00DC45BC"/>
    <w:rsid w:val="00DC50F1"/>
    <w:rsid w:val="00DC538E"/>
    <w:rsid w:val="00DC70B1"/>
    <w:rsid w:val="00DC75C7"/>
    <w:rsid w:val="00DC78CB"/>
    <w:rsid w:val="00DC7B7F"/>
    <w:rsid w:val="00DC7D73"/>
    <w:rsid w:val="00DD00A1"/>
    <w:rsid w:val="00DD12EE"/>
    <w:rsid w:val="00DD34E6"/>
    <w:rsid w:val="00DD4B1F"/>
    <w:rsid w:val="00DD589A"/>
    <w:rsid w:val="00DD7549"/>
    <w:rsid w:val="00DE1876"/>
    <w:rsid w:val="00DE313B"/>
    <w:rsid w:val="00DE410C"/>
    <w:rsid w:val="00DE5260"/>
    <w:rsid w:val="00DE5639"/>
    <w:rsid w:val="00DE5B52"/>
    <w:rsid w:val="00DE5D98"/>
    <w:rsid w:val="00DE62CE"/>
    <w:rsid w:val="00DE719C"/>
    <w:rsid w:val="00DF12EA"/>
    <w:rsid w:val="00DF1B71"/>
    <w:rsid w:val="00DF2007"/>
    <w:rsid w:val="00DF22AE"/>
    <w:rsid w:val="00DF2CD9"/>
    <w:rsid w:val="00DF35F0"/>
    <w:rsid w:val="00DF3666"/>
    <w:rsid w:val="00DF402E"/>
    <w:rsid w:val="00DF4B53"/>
    <w:rsid w:val="00DF564D"/>
    <w:rsid w:val="00DF5C8C"/>
    <w:rsid w:val="00DF6849"/>
    <w:rsid w:val="00E0014A"/>
    <w:rsid w:val="00E00CA5"/>
    <w:rsid w:val="00E01C5F"/>
    <w:rsid w:val="00E01E4C"/>
    <w:rsid w:val="00E01FB1"/>
    <w:rsid w:val="00E023BA"/>
    <w:rsid w:val="00E02DCE"/>
    <w:rsid w:val="00E053A4"/>
    <w:rsid w:val="00E053B8"/>
    <w:rsid w:val="00E0599A"/>
    <w:rsid w:val="00E05EB9"/>
    <w:rsid w:val="00E0741B"/>
    <w:rsid w:val="00E0796D"/>
    <w:rsid w:val="00E11542"/>
    <w:rsid w:val="00E11B94"/>
    <w:rsid w:val="00E11C2C"/>
    <w:rsid w:val="00E11C5C"/>
    <w:rsid w:val="00E130C6"/>
    <w:rsid w:val="00E135D5"/>
    <w:rsid w:val="00E1460F"/>
    <w:rsid w:val="00E15D9F"/>
    <w:rsid w:val="00E15FCC"/>
    <w:rsid w:val="00E164A2"/>
    <w:rsid w:val="00E176C8"/>
    <w:rsid w:val="00E2076E"/>
    <w:rsid w:val="00E23551"/>
    <w:rsid w:val="00E237DB"/>
    <w:rsid w:val="00E24096"/>
    <w:rsid w:val="00E24DD6"/>
    <w:rsid w:val="00E25788"/>
    <w:rsid w:val="00E26094"/>
    <w:rsid w:val="00E26873"/>
    <w:rsid w:val="00E2716D"/>
    <w:rsid w:val="00E2732E"/>
    <w:rsid w:val="00E27CCA"/>
    <w:rsid w:val="00E30623"/>
    <w:rsid w:val="00E3136C"/>
    <w:rsid w:val="00E31B2A"/>
    <w:rsid w:val="00E32F1A"/>
    <w:rsid w:val="00E3374A"/>
    <w:rsid w:val="00E34E90"/>
    <w:rsid w:val="00E35394"/>
    <w:rsid w:val="00E35535"/>
    <w:rsid w:val="00E35539"/>
    <w:rsid w:val="00E40EA3"/>
    <w:rsid w:val="00E41F31"/>
    <w:rsid w:val="00E433CF"/>
    <w:rsid w:val="00E43F7C"/>
    <w:rsid w:val="00E44B1C"/>
    <w:rsid w:val="00E45A1B"/>
    <w:rsid w:val="00E46DDB"/>
    <w:rsid w:val="00E4740D"/>
    <w:rsid w:val="00E50018"/>
    <w:rsid w:val="00E50283"/>
    <w:rsid w:val="00E50528"/>
    <w:rsid w:val="00E518F3"/>
    <w:rsid w:val="00E51ACF"/>
    <w:rsid w:val="00E52424"/>
    <w:rsid w:val="00E54889"/>
    <w:rsid w:val="00E55309"/>
    <w:rsid w:val="00E55C01"/>
    <w:rsid w:val="00E56201"/>
    <w:rsid w:val="00E56AE1"/>
    <w:rsid w:val="00E56C76"/>
    <w:rsid w:val="00E56CC1"/>
    <w:rsid w:val="00E56F3A"/>
    <w:rsid w:val="00E573E4"/>
    <w:rsid w:val="00E6004D"/>
    <w:rsid w:val="00E606BB"/>
    <w:rsid w:val="00E61967"/>
    <w:rsid w:val="00E61988"/>
    <w:rsid w:val="00E62191"/>
    <w:rsid w:val="00E621E1"/>
    <w:rsid w:val="00E63B09"/>
    <w:rsid w:val="00E6443C"/>
    <w:rsid w:val="00E658B8"/>
    <w:rsid w:val="00E66C0A"/>
    <w:rsid w:val="00E66C50"/>
    <w:rsid w:val="00E706CC"/>
    <w:rsid w:val="00E726B2"/>
    <w:rsid w:val="00E751F6"/>
    <w:rsid w:val="00E76521"/>
    <w:rsid w:val="00E766E1"/>
    <w:rsid w:val="00E77054"/>
    <w:rsid w:val="00E778FD"/>
    <w:rsid w:val="00E81840"/>
    <w:rsid w:val="00E8238F"/>
    <w:rsid w:val="00E82C40"/>
    <w:rsid w:val="00E82EE8"/>
    <w:rsid w:val="00E82FA1"/>
    <w:rsid w:val="00E835BE"/>
    <w:rsid w:val="00E836C4"/>
    <w:rsid w:val="00E8432B"/>
    <w:rsid w:val="00E84D45"/>
    <w:rsid w:val="00E86A8C"/>
    <w:rsid w:val="00E86FEA"/>
    <w:rsid w:val="00E903FD"/>
    <w:rsid w:val="00E9151C"/>
    <w:rsid w:val="00E934CD"/>
    <w:rsid w:val="00E94797"/>
    <w:rsid w:val="00E95A78"/>
    <w:rsid w:val="00E96A26"/>
    <w:rsid w:val="00E96ED3"/>
    <w:rsid w:val="00EA08A0"/>
    <w:rsid w:val="00EA1B39"/>
    <w:rsid w:val="00EA3D3E"/>
    <w:rsid w:val="00EA4564"/>
    <w:rsid w:val="00EA5619"/>
    <w:rsid w:val="00EA5C11"/>
    <w:rsid w:val="00EA6A76"/>
    <w:rsid w:val="00EA6DC3"/>
    <w:rsid w:val="00EA6EF6"/>
    <w:rsid w:val="00EA749F"/>
    <w:rsid w:val="00EA7598"/>
    <w:rsid w:val="00EA7CFD"/>
    <w:rsid w:val="00EB004D"/>
    <w:rsid w:val="00EB0141"/>
    <w:rsid w:val="00EB2992"/>
    <w:rsid w:val="00EB3F0A"/>
    <w:rsid w:val="00EB3F89"/>
    <w:rsid w:val="00EB4508"/>
    <w:rsid w:val="00EB6DF1"/>
    <w:rsid w:val="00EC0211"/>
    <w:rsid w:val="00EC023B"/>
    <w:rsid w:val="00EC1331"/>
    <w:rsid w:val="00EC1A28"/>
    <w:rsid w:val="00EC2CE7"/>
    <w:rsid w:val="00EC30F6"/>
    <w:rsid w:val="00EC362A"/>
    <w:rsid w:val="00EC386D"/>
    <w:rsid w:val="00EC4692"/>
    <w:rsid w:val="00EC71DC"/>
    <w:rsid w:val="00EC79BA"/>
    <w:rsid w:val="00ED1935"/>
    <w:rsid w:val="00ED2292"/>
    <w:rsid w:val="00ED2987"/>
    <w:rsid w:val="00ED357E"/>
    <w:rsid w:val="00ED382E"/>
    <w:rsid w:val="00ED39E0"/>
    <w:rsid w:val="00ED5EC5"/>
    <w:rsid w:val="00ED68C2"/>
    <w:rsid w:val="00ED6A3E"/>
    <w:rsid w:val="00ED799E"/>
    <w:rsid w:val="00ED7E82"/>
    <w:rsid w:val="00EE132B"/>
    <w:rsid w:val="00EE216E"/>
    <w:rsid w:val="00EE2A9B"/>
    <w:rsid w:val="00EE2AAE"/>
    <w:rsid w:val="00EE4FAC"/>
    <w:rsid w:val="00EE56FD"/>
    <w:rsid w:val="00EE5734"/>
    <w:rsid w:val="00EE7271"/>
    <w:rsid w:val="00EE7761"/>
    <w:rsid w:val="00EE780E"/>
    <w:rsid w:val="00EF0072"/>
    <w:rsid w:val="00EF00E4"/>
    <w:rsid w:val="00EF2184"/>
    <w:rsid w:val="00EF21E5"/>
    <w:rsid w:val="00EF256E"/>
    <w:rsid w:val="00EF3998"/>
    <w:rsid w:val="00EF432E"/>
    <w:rsid w:val="00EF4655"/>
    <w:rsid w:val="00EF4B4F"/>
    <w:rsid w:val="00EF6066"/>
    <w:rsid w:val="00F001FB"/>
    <w:rsid w:val="00F02436"/>
    <w:rsid w:val="00F038D1"/>
    <w:rsid w:val="00F03F58"/>
    <w:rsid w:val="00F04235"/>
    <w:rsid w:val="00F044E0"/>
    <w:rsid w:val="00F04956"/>
    <w:rsid w:val="00F0651F"/>
    <w:rsid w:val="00F06582"/>
    <w:rsid w:val="00F06756"/>
    <w:rsid w:val="00F06AB9"/>
    <w:rsid w:val="00F0786C"/>
    <w:rsid w:val="00F139AE"/>
    <w:rsid w:val="00F13F4C"/>
    <w:rsid w:val="00F14CE7"/>
    <w:rsid w:val="00F157EA"/>
    <w:rsid w:val="00F1583B"/>
    <w:rsid w:val="00F158B8"/>
    <w:rsid w:val="00F163A0"/>
    <w:rsid w:val="00F170EA"/>
    <w:rsid w:val="00F1755E"/>
    <w:rsid w:val="00F17CEB"/>
    <w:rsid w:val="00F17DB9"/>
    <w:rsid w:val="00F202B0"/>
    <w:rsid w:val="00F20834"/>
    <w:rsid w:val="00F21FB0"/>
    <w:rsid w:val="00F23D25"/>
    <w:rsid w:val="00F245AC"/>
    <w:rsid w:val="00F26581"/>
    <w:rsid w:val="00F26D18"/>
    <w:rsid w:val="00F277CB"/>
    <w:rsid w:val="00F30752"/>
    <w:rsid w:val="00F30ACA"/>
    <w:rsid w:val="00F31D4E"/>
    <w:rsid w:val="00F3228B"/>
    <w:rsid w:val="00F324DB"/>
    <w:rsid w:val="00F347EB"/>
    <w:rsid w:val="00F36E31"/>
    <w:rsid w:val="00F37DB6"/>
    <w:rsid w:val="00F413F5"/>
    <w:rsid w:val="00F42A36"/>
    <w:rsid w:val="00F43A77"/>
    <w:rsid w:val="00F445AC"/>
    <w:rsid w:val="00F446D3"/>
    <w:rsid w:val="00F447D5"/>
    <w:rsid w:val="00F449CA"/>
    <w:rsid w:val="00F45E5A"/>
    <w:rsid w:val="00F500DD"/>
    <w:rsid w:val="00F505CE"/>
    <w:rsid w:val="00F50A6E"/>
    <w:rsid w:val="00F50E5D"/>
    <w:rsid w:val="00F51252"/>
    <w:rsid w:val="00F51918"/>
    <w:rsid w:val="00F51C58"/>
    <w:rsid w:val="00F53D93"/>
    <w:rsid w:val="00F53EE0"/>
    <w:rsid w:val="00F545A1"/>
    <w:rsid w:val="00F54603"/>
    <w:rsid w:val="00F54EDE"/>
    <w:rsid w:val="00F557D9"/>
    <w:rsid w:val="00F569A6"/>
    <w:rsid w:val="00F56CA0"/>
    <w:rsid w:val="00F57ABC"/>
    <w:rsid w:val="00F57ACF"/>
    <w:rsid w:val="00F57EF1"/>
    <w:rsid w:val="00F60F76"/>
    <w:rsid w:val="00F611C8"/>
    <w:rsid w:val="00F614FB"/>
    <w:rsid w:val="00F61CCE"/>
    <w:rsid w:val="00F6254D"/>
    <w:rsid w:val="00F65355"/>
    <w:rsid w:val="00F6539A"/>
    <w:rsid w:val="00F6586F"/>
    <w:rsid w:val="00F65D38"/>
    <w:rsid w:val="00F743EA"/>
    <w:rsid w:val="00F7440A"/>
    <w:rsid w:val="00F74581"/>
    <w:rsid w:val="00F76480"/>
    <w:rsid w:val="00F765EF"/>
    <w:rsid w:val="00F76CD1"/>
    <w:rsid w:val="00F80971"/>
    <w:rsid w:val="00F81222"/>
    <w:rsid w:val="00F81FAB"/>
    <w:rsid w:val="00F83319"/>
    <w:rsid w:val="00F8370C"/>
    <w:rsid w:val="00F83765"/>
    <w:rsid w:val="00F84541"/>
    <w:rsid w:val="00F8473A"/>
    <w:rsid w:val="00F847C6"/>
    <w:rsid w:val="00F86307"/>
    <w:rsid w:val="00F8632B"/>
    <w:rsid w:val="00F87753"/>
    <w:rsid w:val="00F87FB3"/>
    <w:rsid w:val="00F92573"/>
    <w:rsid w:val="00F9284C"/>
    <w:rsid w:val="00F93505"/>
    <w:rsid w:val="00F93844"/>
    <w:rsid w:val="00F96071"/>
    <w:rsid w:val="00F96336"/>
    <w:rsid w:val="00F97860"/>
    <w:rsid w:val="00F97BF4"/>
    <w:rsid w:val="00FA031B"/>
    <w:rsid w:val="00FA073C"/>
    <w:rsid w:val="00FA0D70"/>
    <w:rsid w:val="00FA1459"/>
    <w:rsid w:val="00FA2109"/>
    <w:rsid w:val="00FA2AA1"/>
    <w:rsid w:val="00FA5370"/>
    <w:rsid w:val="00FA537B"/>
    <w:rsid w:val="00FA6290"/>
    <w:rsid w:val="00FA7A88"/>
    <w:rsid w:val="00FB269F"/>
    <w:rsid w:val="00FB5654"/>
    <w:rsid w:val="00FB59E7"/>
    <w:rsid w:val="00FB5B69"/>
    <w:rsid w:val="00FB5F41"/>
    <w:rsid w:val="00FB685B"/>
    <w:rsid w:val="00FB6EA3"/>
    <w:rsid w:val="00FB7445"/>
    <w:rsid w:val="00FC1036"/>
    <w:rsid w:val="00FC12CC"/>
    <w:rsid w:val="00FC2821"/>
    <w:rsid w:val="00FC4392"/>
    <w:rsid w:val="00FC52AB"/>
    <w:rsid w:val="00FC52B0"/>
    <w:rsid w:val="00FC532C"/>
    <w:rsid w:val="00FC5389"/>
    <w:rsid w:val="00FC699C"/>
    <w:rsid w:val="00FC7876"/>
    <w:rsid w:val="00FC793B"/>
    <w:rsid w:val="00FD1B45"/>
    <w:rsid w:val="00FD2B9A"/>
    <w:rsid w:val="00FD2FDF"/>
    <w:rsid w:val="00FD304F"/>
    <w:rsid w:val="00FD39AA"/>
    <w:rsid w:val="00FD437D"/>
    <w:rsid w:val="00FD6130"/>
    <w:rsid w:val="00FD64D6"/>
    <w:rsid w:val="00FE1526"/>
    <w:rsid w:val="00FE3360"/>
    <w:rsid w:val="00FE3364"/>
    <w:rsid w:val="00FE3AFF"/>
    <w:rsid w:val="00FE45F0"/>
    <w:rsid w:val="00FE4DA3"/>
    <w:rsid w:val="00FE4F6F"/>
    <w:rsid w:val="00FE51C1"/>
    <w:rsid w:val="00FE5AC3"/>
    <w:rsid w:val="00FE69C7"/>
    <w:rsid w:val="00FE6C77"/>
    <w:rsid w:val="00FE6D1C"/>
    <w:rsid w:val="00FF0E50"/>
    <w:rsid w:val="00FF10A0"/>
    <w:rsid w:val="00FF1931"/>
    <w:rsid w:val="00FF201E"/>
    <w:rsid w:val="00FF207B"/>
    <w:rsid w:val="00FF317E"/>
    <w:rsid w:val="00FF3822"/>
    <w:rsid w:val="00FF5927"/>
    <w:rsid w:val="00FF5F58"/>
    <w:rsid w:val="00FF5FAE"/>
    <w:rsid w:val="00FF65CF"/>
    <w:rsid w:val="00FF6797"/>
    <w:rsid w:val="00FF77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gu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2309F52F"/>
  <w15:chartTrackingRefBased/>
  <w15:docId w15:val="{C7F39B03-5FFE-421C-BE16-ADFD5708D9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N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38D1"/>
  </w:style>
  <w:style w:type="paragraph" w:styleId="Heading1">
    <w:name w:val="heading 1"/>
    <w:basedOn w:val="Normal"/>
    <w:next w:val="Normal"/>
    <w:link w:val="Heading1Char"/>
    <w:uiPriority w:val="9"/>
    <w:qFormat/>
    <w:rsid w:val="00421E2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21E2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21E2A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21E2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21E2A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21E2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21E2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21E2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21E2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21E2A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21E2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21E2A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21E2A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21E2A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21E2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21E2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21E2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21E2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21E2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21E2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21E2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421E2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21E2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21E2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21E2A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421E2A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21E2A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21E2A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21E2A"/>
    <w:rPr>
      <w:b/>
      <w:bCs/>
      <w:smallCaps/>
      <w:color w:val="2F5496" w:themeColor="accent1" w:themeShade="BF"/>
      <w:spacing w:val="5"/>
    </w:rPr>
  </w:style>
  <w:style w:type="paragraph" w:styleId="NormalWeb">
    <w:name w:val="Normal (Web)"/>
    <w:basedOn w:val="Normal"/>
    <w:uiPriority w:val="99"/>
    <w:unhideWhenUsed/>
    <w:rsid w:val="00F8473A"/>
    <w:rPr>
      <w:rFonts w:ascii="Times New Roman" w:hAnsi="Times New Roman" w:cs="Times New Roman"/>
      <w:sz w:val="24"/>
      <w:szCs w:val="24"/>
      <w:lang w:bidi="gu-IN"/>
    </w:rPr>
  </w:style>
  <w:style w:type="character" w:styleId="Hyperlink">
    <w:name w:val="Hyperlink"/>
    <w:basedOn w:val="DefaultParagraphFont"/>
    <w:uiPriority w:val="99"/>
    <w:unhideWhenUsed/>
    <w:rsid w:val="005A326E"/>
    <w:rPr>
      <w:color w:val="0563C1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A326E"/>
    <w:pPr>
      <w:spacing w:after="0" w:line="240" w:lineRule="auto"/>
    </w:pPr>
    <w:rPr>
      <w:rFonts w:ascii="Times New Roman" w:eastAsia="MS Mincho" w:hAnsi="Times New Roman" w:cs="Times New Roman"/>
      <w:kern w:val="0"/>
      <w:sz w:val="20"/>
      <w:szCs w:val="20"/>
      <w:lang w:val="de-DE" w:eastAsia="ja-JP"/>
      <w14:ligatures w14:val="none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A326E"/>
    <w:rPr>
      <w:rFonts w:ascii="Times New Roman" w:eastAsia="MS Mincho" w:hAnsi="Times New Roman" w:cs="Times New Roman"/>
      <w:kern w:val="0"/>
      <w:sz w:val="20"/>
      <w:szCs w:val="20"/>
      <w:lang w:val="de-DE" w:eastAsia="ja-JP"/>
      <w14:ligatures w14:val="none"/>
    </w:rPr>
  </w:style>
  <w:style w:type="character" w:styleId="FootnoteReference">
    <w:name w:val="footnote reference"/>
    <w:basedOn w:val="DefaultParagraphFont"/>
    <w:uiPriority w:val="99"/>
    <w:semiHidden/>
    <w:unhideWhenUsed/>
    <w:rsid w:val="005A326E"/>
    <w:rPr>
      <w:vertAlign w:val="superscript"/>
    </w:rPr>
  </w:style>
  <w:style w:type="paragraph" w:styleId="NoSpacing">
    <w:name w:val="No Spacing"/>
    <w:uiPriority w:val="1"/>
    <w:qFormat/>
    <w:rsid w:val="00F157EA"/>
    <w:pPr>
      <w:spacing w:after="0" w:line="240" w:lineRule="auto"/>
    </w:pPr>
    <w:rPr>
      <w:rFonts w:cs="Latha"/>
      <w:lang w:bidi="gu-IN"/>
    </w:rPr>
  </w:style>
  <w:style w:type="table" w:styleId="TableGrid">
    <w:name w:val="Table Grid"/>
    <w:basedOn w:val="TableNormal"/>
    <w:uiPriority w:val="39"/>
    <w:rsid w:val="00C8601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801C7C"/>
    <w:rPr>
      <w:color w:val="666666"/>
    </w:rPr>
  </w:style>
  <w:style w:type="character" w:styleId="UnresolvedMention">
    <w:name w:val="Unresolved Mention"/>
    <w:basedOn w:val="DefaultParagraphFont"/>
    <w:uiPriority w:val="99"/>
    <w:semiHidden/>
    <w:unhideWhenUsed/>
    <w:rsid w:val="00E52424"/>
    <w:rPr>
      <w:color w:val="605E5C"/>
      <w:shd w:val="clear" w:color="auto" w:fill="E1DFDD"/>
    </w:rPr>
  </w:style>
  <w:style w:type="paragraph" w:customStyle="1" w:styleId="my-2">
    <w:name w:val="my-2"/>
    <w:basedOn w:val="Normal"/>
    <w:rsid w:val="00A60E5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IN" w:bidi="gu-IN"/>
      <w14:ligatures w14:val="none"/>
    </w:rPr>
  </w:style>
  <w:style w:type="character" w:customStyle="1" w:styleId="katex-mathml">
    <w:name w:val="katex-mathml"/>
    <w:basedOn w:val="DefaultParagraphFont"/>
    <w:rsid w:val="00A60E51"/>
  </w:style>
  <w:style w:type="character" w:customStyle="1" w:styleId="mord">
    <w:name w:val="mord"/>
    <w:basedOn w:val="DefaultParagraphFont"/>
    <w:rsid w:val="00A60E51"/>
  </w:style>
  <w:style w:type="paragraph" w:styleId="Header">
    <w:name w:val="header"/>
    <w:basedOn w:val="Normal"/>
    <w:link w:val="HeaderChar"/>
    <w:uiPriority w:val="99"/>
    <w:unhideWhenUsed/>
    <w:rsid w:val="00695F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95F24"/>
  </w:style>
  <w:style w:type="paragraph" w:styleId="Footer">
    <w:name w:val="footer"/>
    <w:basedOn w:val="Normal"/>
    <w:link w:val="FooterChar"/>
    <w:uiPriority w:val="99"/>
    <w:unhideWhenUsed/>
    <w:rsid w:val="00695F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95F24"/>
  </w:style>
  <w:style w:type="paragraph" w:styleId="Bibliography">
    <w:name w:val="Bibliography"/>
    <w:basedOn w:val="Normal"/>
    <w:next w:val="Normal"/>
    <w:uiPriority w:val="37"/>
    <w:unhideWhenUsed/>
    <w:rsid w:val="005E4213"/>
    <w:pPr>
      <w:tabs>
        <w:tab w:val="left" w:pos="384"/>
      </w:tabs>
      <w:spacing w:after="0" w:line="240" w:lineRule="auto"/>
      <w:ind w:left="384" w:hanging="384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82C40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82C40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82C40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47153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58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99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8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17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mailto:knlad-phy@spuvvn.edu" TargetMode="External"/><Relationship Id="rId1" Type="http://schemas.openxmlformats.org/officeDocument/2006/relationships/hyperlink" Target="mailto:gauravbhabhor@spuvvn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FA81CF90-5FFD-4B39-8493-B199A656DC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3</Pages>
  <Words>988</Words>
  <Characters>5632</Characters>
  <Application>Microsoft Office Word</Application>
  <DocSecurity>0</DocSecurity>
  <Lines>128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it Lad</dc:creator>
  <cp:keywords/>
  <dc:description/>
  <cp:lastModifiedBy>Kirit Lad</cp:lastModifiedBy>
  <cp:revision>14</cp:revision>
  <cp:lastPrinted>2025-10-17T16:32:00Z</cp:lastPrinted>
  <dcterms:created xsi:type="dcterms:W3CDTF">2025-10-18T01:47:00Z</dcterms:created>
  <dcterms:modified xsi:type="dcterms:W3CDTF">2025-10-18T02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ecf9bfea-f432-45f7-8162-6e5af847654b</vt:lpwstr>
  </property>
  <property fmtid="{D5CDD505-2E9C-101B-9397-08002B2CF9AE}" pid="3" name="ZOTERO_PREF_1">
    <vt:lpwstr>&lt;data data-version="3" zotero-version="7.0.27"&gt;&lt;session id="iHIpfqY8"/&gt;&lt;style id="http://www.zotero.org/styles/elsevier-with-titles" hasBibliography="1" bibliographyStyleHasBeenSet="1"/&gt;&lt;prefs&gt;&lt;pref name="fieldType" value="Field"/&gt;&lt;pref name="dontAskDelay</vt:lpwstr>
  </property>
  <property fmtid="{D5CDD505-2E9C-101B-9397-08002B2CF9AE}" pid="4" name="ZOTERO_PREF_2">
    <vt:lpwstr>CitationUpdates" value="true"/&gt;&lt;/prefs&gt;&lt;/data&gt;</vt:lpwstr>
  </property>
  <property fmtid="{D5CDD505-2E9C-101B-9397-08002B2CF9AE}" pid="5" name="_DocHome">
    <vt:i4>-894066354</vt:i4>
  </property>
</Properties>
</file>